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46465911" w14:textId="16DF7A6F" w:rsidR="00D33CE4" w:rsidRDefault="001E1CBC" w:rsidP="002153FF">
      <w:pPr>
        <w:pStyle w:val="Title"/>
      </w:pPr>
      <w:r>
        <w:t>A Public Dataset of Annotated Killer Whale Calls and Detections for Species Detection and Ecotype Classification Models</w:t>
      </w:r>
    </w:p>
    <w:p w14:paraId="170A4C18" w14:textId="028C0EDA" w:rsidR="005A146C" w:rsidRDefault="005A146C" w:rsidP="002153FF">
      <w:pPr>
        <w:pStyle w:val="Subtitle"/>
      </w:pPr>
      <w:r>
        <w:t>Authors:</w:t>
      </w:r>
      <w:r w:rsidR="00B31247">
        <w:t xml:space="preserve"> (in no particular order)</w:t>
      </w:r>
    </w:p>
    <w:p w14:paraId="72809A2A" w14:textId="2C6C4681" w:rsidR="00427D7A" w:rsidRDefault="00427D7A" w:rsidP="00427D7A">
      <w:pPr>
        <w:pStyle w:val="Subtitle"/>
      </w:pPr>
      <w:r>
        <w:t xml:space="preserve">Kaitlin </w:t>
      </w:r>
      <w:r w:rsidR="00F13196">
        <w:t xml:space="preserve">J </w:t>
      </w:r>
      <w:r>
        <w:t>Palmer, Fabio Frazao, Jenn Waldichuck</w:t>
      </w:r>
      <w:r>
        <w:rPr>
          <w:vertAlign w:val="superscript"/>
        </w:rPr>
        <w:t>3</w:t>
      </w:r>
      <w:r>
        <w:t>, April Houweling</w:t>
      </w:r>
      <w:r>
        <w:rPr>
          <w:vertAlign w:val="superscript"/>
        </w:rPr>
        <w:t>3,4</w:t>
      </w:r>
      <w:r>
        <w:t>, James Pilkington, Harald Yurk, Holger Klinck, Lucy Quale, Holly LeBlond, Scott Viers, Val Viers, Jasper Kanes,</w:t>
      </w:r>
      <w:r w:rsidR="006D31B0">
        <w:t xml:space="preserve"> Krista Trounce</w:t>
      </w:r>
      <w:r>
        <w:t xml:space="preserve">, Lauren Laturnus, </w:t>
      </w:r>
      <w:r>
        <w:rPr>
          <w:lang w:val="en-CA"/>
        </w:rPr>
        <w:t>Olivia Murphy</w:t>
      </w:r>
      <w:r w:rsidR="006A1A86">
        <w:rPr>
          <w:lang w:val="en-CA"/>
        </w:rPr>
        <w:t xml:space="preserve">, </w:t>
      </w:r>
      <w:r>
        <w:t>Amalis Riera Vuibert, Alex Harris, Emma Cummings,</w:t>
      </w:r>
      <w:r w:rsidR="00F13196">
        <w:t xml:space="preserve"> Kait Frasier, Amanda A. Leu, </w:t>
      </w:r>
      <w:r>
        <w:t>Ruth Joy</w:t>
      </w:r>
    </w:p>
    <w:p w14:paraId="039FA22E" w14:textId="0F63BF60" w:rsidR="00B21182" w:rsidRPr="002E6980" w:rsidRDefault="00B21182" w:rsidP="002E6980">
      <w:r>
        <w:t xml:space="preserve">This list is not comprehensive nor in any particular order.  Please add </w:t>
      </w:r>
      <w:r w:rsidR="00A318A1">
        <w:t>any missing names</w:t>
      </w:r>
    </w:p>
    <w:p w14:paraId="3E91A4D3" w14:textId="77777777" w:rsidR="00AC3D35" w:rsidRDefault="00AC3D35">
      <w:pPr>
        <w:pStyle w:val="Heading1"/>
      </w:pPr>
    </w:p>
    <w:p w14:paraId="676C15EA" w14:textId="5B7AAFE7" w:rsidR="006D74B9" w:rsidRDefault="006D74B9">
      <w:pPr>
        <w:pStyle w:val="Heading1"/>
        <w:rPr>
          <w:ins w:id="0" w:author="Kaitlin Palmer" w:date="2024-02-10T09:57:00Z"/>
        </w:rPr>
      </w:pPr>
      <w:r>
        <w:t>Affiliations</w:t>
      </w:r>
    </w:p>
    <w:p w14:paraId="0CBB18D9" w14:textId="2D29F703" w:rsidR="00666A1C" w:rsidRDefault="00666A1C">
      <w:ins w:id="1" w:author="Kaitlin Palmer" w:date="2024-02-10T09:57:00Z">
        <w:r>
          <w:t>Please fill in your own affiliations</w:t>
        </w:r>
      </w:ins>
    </w:p>
    <w:p w14:paraId="3DF6090E" w14:textId="77777777" w:rsidR="00427D7A" w:rsidRPr="00666A1C" w:rsidRDefault="00427D7A" w:rsidP="00427D7A"/>
    <w:p w14:paraId="0FDF971E" w14:textId="0F13192D" w:rsidR="00E57C88" w:rsidRDefault="00E57C88" w:rsidP="002153FF">
      <w:pPr>
        <w:pStyle w:val="Heading1"/>
      </w:pPr>
      <w:r>
        <w:t>Abstract</w:t>
      </w:r>
    </w:p>
    <w:p w14:paraId="53D8C278" w14:textId="58EFD905" w:rsidR="005A146C" w:rsidRDefault="00454892" w:rsidP="002153FF">
      <w:pPr>
        <w:pStyle w:val="Heading1"/>
      </w:pPr>
      <w:r>
        <w:t>Background and Summary</w:t>
      </w:r>
    </w:p>
    <w:p w14:paraId="09656318" w14:textId="7E982413" w:rsidR="00E57C88" w:rsidRDefault="00E57C88" w:rsidP="00E57C88"/>
    <w:p w14:paraId="3687D2A0" w14:textId="4210607A" w:rsidR="00250EBC" w:rsidRDefault="005A20E8" w:rsidP="00E57C88">
      <w:r>
        <w:t>Passive acoustic methods are critical tools used to monitor vocally active biota within the marine environment</w:t>
      </w:r>
      <w:r w:rsidR="00250EBC">
        <w:t xml:space="preserve">. </w:t>
      </w:r>
      <w:r>
        <w:t>PAM methodologies are u</w:t>
      </w:r>
      <w:r w:rsidR="00250EBC">
        <w:t>sed</w:t>
      </w:r>
      <w:r>
        <w:t xml:space="preserve"> in both </w:t>
      </w:r>
      <w:r w:rsidR="00250EBC">
        <w:t>real time conservation</w:t>
      </w:r>
      <w:r>
        <w:t xml:space="preserve"> studies</w:t>
      </w:r>
      <w:r w:rsidR="00250EBC">
        <w:t xml:space="preserve"> and longitudinal studies</w:t>
      </w:r>
      <w:r>
        <w:t xml:space="preserve"> spanning decades</w:t>
      </w:r>
      <w:r w:rsidR="00AE788D">
        <w:t xml:space="preserve"> </w:t>
      </w:r>
      <w:r w:rsidR="00AE788D">
        <w:fldChar w:fldCharType="begin"/>
      </w:r>
      <w:r w:rsidR="00AE788D">
        <w:instrText xml:space="preserve"> ADDIN ZOTERO_ITEM CSL_CITATION {"citationID":"PJ90l4rc","properties":{"formattedCitation":"(Parijs et al., 2009)","plainCitation":"(Parijs et al., 2009)","noteIndex":0},"citationItems":[{"id":85,"uris":["http://zotero.org/users/local/kg8zx2dc/items/7YQGWMF8"],"itemData":{"id":85,"type":"article-journal","abstract":"Defining the appropriate scale over which to conduct a study in the marine environment is critical to achieving appropriate scientific, management, mitigation and conservation objectives. This paper focuses on applications of passive acoustic technologies over a range of spatial and temporal scales. It is divided into sections dealing with archival and real-time passive acoustic sensor applications. Each section assesses the principles behind using the respective technology and provides recent examples of research and management applications for marine mammals and fish. The section on archival sensors highlights the need for continued development of automated acoustic detectors to assess large data sets. Case studies are presented of detectors developed for determining seasonal occurrence and distribution of haddock sounds and humpback whale vocalizations. Also presented are studies of other applications using archival sensors: tracking singing humpback whales in Brazil, using vocalizations to assess the reproductive strategies of Arctic bearded seals and assessing regional variability in call patterns for North Atlantic right whales. The section on real-time passive acoustic sensors focuses on real-time buoys and towed arrays. Case studies presented include a real-time buoy system used for monitoring endangered North Atlantic right whales and a stationary autonomous array providing real-time access to Antarctic acoustic data. The value of using towed arrays for real-time applications is also assessed, and a case study is provided on the use of towed arrays to improve abundance estimates of North Pacific cetaceans and to better understand vocalization behaviors.","container-title":"Marine Ecology Progress Series","DOI":"10.3354/meps08123","ISSN":"0171-8630, 1616-1599","language":"en","page":"21-36","source":"www.int-res.com","title":"Management and research applications of real-time and archival passive acoustic sensors over varying temporal and spatial scales","volume":"395","author":[{"family":"Parijs","given":"Sofie M. Van"},{"family":"Clark","given":"Chris W."},{"family":"Sousa-Lima","given":"Renata S."},{"family":"Parks","given":"Susan E."},{"family":"Rankin","given":"Shannon"},{"family":"Risch","given":"Denise"},{"family":"Opzeeland","given":"Ilse C. Van"}],"issued":{"date-parts":[["2009",12,3]]}}}],"schema":"https://github.com/citation-style-language/schema/raw/master/csl-citation.json"} </w:instrText>
      </w:r>
      <w:r w:rsidR="00AE788D">
        <w:fldChar w:fldCharType="separate"/>
      </w:r>
      <w:r w:rsidR="00AE788D" w:rsidRPr="00AE788D">
        <w:rPr>
          <w:rFonts w:ascii="Calibri" w:hAnsi="Calibri" w:cs="Calibri"/>
        </w:rPr>
        <w:t>(Parijs et al., 2009)</w:t>
      </w:r>
      <w:r w:rsidR="00AE788D">
        <w:fldChar w:fldCharType="end"/>
      </w:r>
      <w:r w:rsidR="00250EBC">
        <w:t xml:space="preserve">. All methods rely on automated detectors to identify relatively rare sounds of animals and discriminate between species, and in the case of killer whales, between different ecotypes and </w:t>
      </w:r>
      <w:r w:rsidR="00C12469">
        <w:t>lineages</w:t>
      </w:r>
      <w:r w:rsidR="00250EBC">
        <w:t>.</w:t>
      </w:r>
    </w:p>
    <w:p w14:paraId="00D102F5" w14:textId="4B2226F8" w:rsidR="00E405C9" w:rsidRDefault="00250EBC" w:rsidP="0026568A">
      <w:r>
        <w:t>Killer whales (</w:t>
      </w:r>
      <w:r w:rsidRPr="00D85BFE">
        <w:rPr>
          <w:i/>
          <w:iCs/>
        </w:rPr>
        <w:t>Orcinus orca</w:t>
      </w:r>
      <w:r>
        <w:t xml:space="preserve">) </w:t>
      </w:r>
      <w:r w:rsidR="008D65F3">
        <w:t xml:space="preserve">are found in all oceans of the </w:t>
      </w:r>
      <w:r w:rsidR="00EF6161">
        <w:t>world and</w:t>
      </w:r>
      <w:r w:rsidR="008D65F3">
        <w:t xml:space="preserve"> </w:t>
      </w:r>
      <w:r>
        <w:t xml:space="preserve">are arguably one of the best studied </w:t>
      </w:r>
      <w:r w:rsidR="00D85BFE">
        <w:t>cetacean species</w:t>
      </w:r>
      <w:r>
        <w:t>.</w:t>
      </w:r>
      <w:r w:rsidR="008D65F3">
        <w:t xml:space="preserve"> </w:t>
      </w:r>
      <w:r>
        <w:t xml:space="preserve"> </w:t>
      </w:r>
      <w:r w:rsidR="008D65F3" w:rsidRPr="00D85BFE">
        <w:t xml:space="preserve">Salish Sea and adjacent coastal waters, there are genetically and culturally distinct lineages of killer whales that overlap in distribution. </w:t>
      </w:r>
      <w:r w:rsidR="00D17D1C" w:rsidRPr="00D85BFE">
        <w:t>These lineages</w:t>
      </w:r>
      <w:r w:rsidR="00AE788D">
        <w:t xml:space="preserve"> presently include </w:t>
      </w:r>
      <w:r w:rsidR="00D85BFE">
        <w:t xml:space="preserve">three ecotypes are resident, transient </w:t>
      </w:r>
      <w:r w:rsidR="00AE788D">
        <w:t xml:space="preserve">or Biggs, </w:t>
      </w:r>
      <w:r w:rsidR="00D85BFE">
        <w:t>and offshore</w:t>
      </w:r>
      <w:r w:rsidR="00EE03EF">
        <w:t xml:space="preserve"> </w:t>
      </w:r>
      <w:r w:rsidR="0026568A">
        <w:fldChar w:fldCharType="begin"/>
      </w:r>
      <w:r w:rsidR="0061294A">
        <w:instrText xml:space="preserve"> ADDIN ZOTERO_ITEM CSL_CITATION {"citationID":"MqBprIze","properties":{"formattedCitation":"(Baird &amp; Stacey, 1988; Balcomb III &amp; Bigg, 1986; Ford et al., 1998)","plainCitation":"(Baird &amp; Stacey, 1988; Balcomb III &amp; Bigg, 1986;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26568A">
        <w:fldChar w:fldCharType="separate"/>
      </w:r>
      <w:r w:rsidR="0061294A" w:rsidRPr="0061294A">
        <w:rPr>
          <w:rFonts w:ascii="Calibri" w:hAnsi="Calibri" w:cs="Calibri"/>
        </w:rPr>
        <w:t>(Baird &amp; Stacey, 1988; Balcomb III &amp; Bigg, 1986; Ford et al., 1998)</w:t>
      </w:r>
      <w:r w:rsidR="0026568A">
        <w:fldChar w:fldCharType="end"/>
      </w:r>
      <w:r w:rsidR="0026568A">
        <w:t>.</w:t>
      </w:r>
      <w:r w:rsidR="00AE788D">
        <w:t xml:space="preserve"> For consistency, we refer to these </w:t>
      </w:r>
      <w:r w:rsidR="00C27E03">
        <w:t>lineages</w:t>
      </w:r>
      <w:r w:rsidR="00AE788D">
        <w:t xml:space="preserve"> as </w:t>
      </w:r>
      <w:r w:rsidR="00C27E03">
        <w:t>populations</w:t>
      </w:r>
      <w:r w:rsidR="00AE788D">
        <w:t xml:space="preserve"> but readers should note that the nomenclature and taxonomy are in flux </w:t>
      </w:r>
      <w:r w:rsidR="00AE788D">
        <w:fldChar w:fldCharType="begin"/>
      </w:r>
      <w:r w:rsidR="00AE788D">
        <w:instrText xml:space="preserve"> ADDIN ZOTERO_ITEM CSL_CITATION {"citationID":"quGb8M5u","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rsidR="00AE788D">
        <w:fldChar w:fldCharType="separate"/>
      </w:r>
      <w:r w:rsidR="00AE788D" w:rsidRPr="00AE788D">
        <w:rPr>
          <w:rFonts w:ascii="Calibri" w:hAnsi="Calibri" w:cs="Calibri"/>
        </w:rPr>
        <w:t>(Morin et al., 2024)</w:t>
      </w:r>
      <w:r w:rsidR="00AE788D">
        <w:fldChar w:fldCharType="end"/>
      </w:r>
      <w:r w:rsidR="00AE788D">
        <w:t xml:space="preserve">. </w:t>
      </w:r>
      <w:r w:rsidR="00EE03EF">
        <w:t xml:space="preserve"> These populations are known to </w:t>
      </w:r>
      <w:r w:rsidR="00EF6161">
        <w:t>occupy the same regions</w:t>
      </w:r>
      <w:r w:rsidR="00EE03EF">
        <w:t xml:space="preserve"> but do not interbreed.</w:t>
      </w:r>
      <w:r w:rsidR="00D85BFE">
        <w:t xml:space="preserve"> Populations within the resident ecotype include</w:t>
      </w:r>
      <w:r>
        <w:t xml:space="preserve"> Southern </w:t>
      </w:r>
      <w:r w:rsidR="008D65F3">
        <w:t xml:space="preserve">Resident </w:t>
      </w:r>
      <w:r>
        <w:t>killer whale</w:t>
      </w:r>
      <w:r w:rsidR="008D65F3">
        <w:t xml:space="preserve"> (SRKW), Northern Resident killer whale</w:t>
      </w:r>
      <w:r>
        <w:t xml:space="preserve"> (</w:t>
      </w:r>
      <w:r w:rsidR="008D65F3">
        <w:t>NRKW</w:t>
      </w:r>
      <w:r w:rsidRPr="00D85BFE">
        <w:t xml:space="preserve">), </w:t>
      </w:r>
      <w:r w:rsidR="008D65F3" w:rsidRPr="00D85BFE">
        <w:t xml:space="preserve">West Coast Bigg's (Transient) </w:t>
      </w:r>
      <w:r>
        <w:t>killer whales</w:t>
      </w:r>
      <w:r w:rsidR="008D65F3">
        <w:t xml:space="preserve"> (Bigg’s)</w:t>
      </w:r>
      <w:r>
        <w:t xml:space="preserve">, and </w:t>
      </w:r>
      <w:r w:rsidR="008D65F3">
        <w:t xml:space="preserve">Offshore </w:t>
      </w:r>
      <w:r>
        <w:t>killer whales</w:t>
      </w:r>
      <w:r w:rsidR="008D65F3">
        <w:t xml:space="preserve"> (OKW)</w:t>
      </w:r>
      <w:r>
        <w:t xml:space="preserve">. </w:t>
      </w:r>
      <w:r w:rsidR="008D65F3" w:rsidRPr="00D85BFE">
        <w:t xml:space="preserve">Each killer whale population is ecologically specialized </w:t>
      </w:r>
      <w:r w:rsidR="008D65F3" w:rsidRPr="00D85BFE">
        <w:lastRenderedPageBreak/>
        <w:t xml:space="preserve">through their seasonal distributions, social structure, and </w:t>
      </w:r>
      <w:r w:rsidR="00D17D1C" w:rsidRPr="00D85BFE">
        <w:t>behavior</w:t>
      </w:r>
      <w:r w:rsidR="008D65F3" w:rsidRPr="00D85BFE">
        <w:t xml:space="preserve"> which may be a consequence of differences in their preferred prey. </w:t>
      </w:r>
      <w:r w:rsidR="00E405C9">
        <w:t xml:space="preserve">Southern and Northern </w:t>
      </w:r>
      <w:r w:rsidR="008D65F3">
        <w:t>R</w:t>
      </w:r>
      <w:r w:rsidR="00E405C9">
        <w:t xml:space="preserve">esident killer whales are obligate </w:t>
      </w:r>
      <w:r w:rsidR="008D65F3">
        <w:t xml:space="preserve">teleost </w:t>
      </w:r>
      <w:r w:rsidR="00E405C9">
        <w:t xml:space="preserve">fish </w:t>
      </w:r>
      <w:r w:rsidR="008D65F3">
        <w:t xml:space="preserve">consumers, West Coast </w:t>
      </w:r>
      <w:r w:rsidR="00E405C9">
        <w:t>Bigg</w:t>
      </w:r>
      <w:r w:rsidR="008D65F3">
        <w:t>’</w:t>
      </w:r>
      <w:r w:rsidR="00E405C9">
        <w:t>s killer whales feed exclusively on marine mammals</w:t>
      </w:r>
      <w:r w:rsidR="008D65F3">
        <w:t>,</w:t>
      </w:r>
      <w:r w:rsidR="00E405C9">
        <w:t xml:space="preserve"> and </w:t>
      </w:r>
      <w:r w:rsidR="008D65F3">
        <w:t xml:space="preserve">Offshore </w:t>
      </w:r>
      <w:r w:rsidR="00E405C9">
        <w:t xml:space="preserve">killer whales specialize on sharks. </w:t>
      </w:r>
      <w:r w:rsidR="008D65F3">
        <w:t>E</w:t>
      </w:r>
      <w:r>
        <w:t>ach</w:t>
      </w:r>
      <w:r w:rsidR="008D65F3">
        <w:t xml:space="preserve"> population</w:t>
      </w:r>
      <w:r>
        <w:t xml:space="preserve"> face</w:t>
      </w:r>
      <w:r w:rsidR="008D65F3">
        <w:t>s</w:t>
      </w:r>
      <w:r>
        <w:t xml:space="preserve"> different </w:t>
      </w:r>
      <w:r w:rsidR="008D65F3">
        <w:t xml:space="preserve">environmental </w:t>
      </w:r>
      <w:r>
        <w:t>stressors</w:t>
      </w:r>
      <w:r w:rsidR="008D65F3">
        <w:t xml:space="preserve">, with </w:t>
      </w:r>
      <w:r>
        <w:t xml:space="preserve">Southern Resident killer whales especially </w:t>
      </w:r>
      <w:r w:rsidR="008D65F3">
        <w:t xml:space="preserve">vulnerable to </w:t>
      </w:r>
      <w:r>
        <w:t>extinction due to lack of food, pollution in the</w:t>
      </w:r>
      <w:r w:rsidR="008D65F3">
        <w:t>ir</w:t>
      </w:r>
      <w:r>
        <w:t xml:space="preserve"> environment, and acoustic masking from transiting vessels which hinder their ability to find food. </w:t>
      </w:r>
      <w:r w:rsidR="00E405C9">
        <w:t xml:space="preserve">Presently there are 75 SRKWs </w:t>
      </w:r>
      <w:r w:rsidR="008D65F3">
        <w:t>left in the world. Due to these critically low numbers, t</w:t>
      </w:r>
      <w:r w:rsidR="00E405C9">
        <w:t xml:space="preserve">here are significant and </w:t>
      </w:r>
      <w:r w:rsidR="00E17060">
        <w:t xml:space="preserve">sustained efforts to improve the outcome for the SRKW population including habitat improvement and noise reduction efforts on both sides of the border. These efforts are based on critical habitat as determined by visual and acoustic detections of the population. Acoustic data are most valuable for times/locations where visual detections are not possible. </w:t>
      </w:r>
      <w:r w:rsidR="00E405C9">
        <w:t xml:space="preserve"> </w:t>
      </w:r>
    </w:p>
    <w:p w14:paraId="344E1807" w14:textId="5DA7DDF8" w:rsidR="000204BD" w:rsidRDefault="008D65F3" w:rsidP="000204BD">
      <w:r>
        <w:t xml:space="preserve">Killer whale occupancy </w:t>
      </w:r>
      <w:r w:rsidR="000204BD">
        <w:t>monitoring involves both visual and acoustic survey</w:t>
      </w:r>
      <w:r>
        <w:t>s</w:t>
      </w:r>
      <w:r w:rsidR="000204BD">
        <w:t xml:space="preserve">. While visual surveys are restricted to daylight </w:t>
      </w:r>
      <w:r w:rsidR="00590E54">
        <w:t>hours</w:t>
      </w:r>
      <w:r w:rsidR="000204BD">
        <w:t xml:space="preserve">, acoustic surveys collect data continuously and </w:t>
      </w:r>
      <w:r>
        <w:t xml:space="preserve">in </w:t>
      </w:r>
      <w:r w:rsidR="000204BD">
        <w:t xml:space="preserve">areas inaccessible to visual observers. Acoustic surveys, however, generate large volumes of data which require automated processing </w:t>
      </w:r>
      <w:r w:rsidR="00C27E03">
        <w:t>to</w:t>
      </w:r>
      <w:r w:rsidR="000204BD">
        <w:t xml:space="preserve"> </w:t>
      </w:r>
      <w:r w:rsidR="00C27E03">
        <w:t>produce results within reasonable timeframes</w:t>
      </w:r>
      <w:r w:rsidR="000204BD">
        <w:t xml:space="preserve">. </w:t>
      </w:r>
      <w:r w:rsidR="008671E3">
        <w:t>A variety of generalized detection algorithms</w:t>
      </w:r>
      <w:r w:rsidR="00C27E03">
        <w:t xml:space="preserve"> </w:t>
      </w:r>
      <w:r w:rsidR="00C27E03">
        <w:fldChar w:fldCharType="begin"/>
      </w:r>
      <w:r w:rsidR="00C27E03">
        <w:instrText xml:space="preserve"> ADDIN ZOTERO_ITEM CSL_CITATION {"citationID":"Wh9EoAFz","properties":{"formattedCitation":"(Gillespie et al., 2013; Helble et al., 2012)","plainCitation":"(Gillespie et al., 2013; Helble et al., 2012)","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id":99,"uris":["http://zotero.org/users/local/kg8zx2dc/items/GCLKHVKP"],"itemData":{"id":99,"type":"article-journal","abstract":"Conventional detection of humpback vocalizations is often based on frequency summation of band-limited spectrograms under the assumption that energy (square of the Fourier amplitude) is the appropriate metric. Power-law detectors allow for a higher power of the Fourier amplitude, appropriate when the signal occupies a limited but unknown subset of these frequencies. Shipping noise is non-stationary and colored and problematic for many marine mammal detection algorithms. Modifications to the standard power-law form are introduced to minimize the effects of this noise. These same modifications also allow for a fixed detection threshold, applicable to broadly varying ocean acoustic environments. The detection algorithm is general enough to detect all types of humpback vocalizations. Tests presented in this paper show this algorithm matches human detection performance with an acceptably small probability of false alarms (PFA &amp;lt; 6%) for even the noisiest environments. The detector outperforms energy detection techniques, providing a probability of detection PD = 95% for PFA &amp;lt; 5% for three acoustic deployments, compared to PFA &amp;gt; 40% for two energy-based techniques. The generalized power-law detector also can be used for basic parameter estimation and can be adapted for other types of transient sounds.","container-title":"The Journal of the Acoustical Society of America","DOI":"10.1121/1.3685790","ISSN":"0001-4966","issue":"4","journalAbbreviation":"The Journal of the Acoustical Society of America","page":"2682-2699","source":"Silverchair","title":"A generalized power-law detection algorithm for humpback whale vocalizations","volume":"131","author":[{"family":"Helble","given":"Tyler A."},{"family":"Ierley","given":"Glenn R."},{"family":"D’Spain","given":"Gerald L."},{"family":"Roch","given":"Marie A."},{"family":"Hildebrand","given":"John A."}],"issued":{"date-parts":[["2012",4,12]]}}}],"schema":"https://github.com/citation-style-language/schema/raw/master/csl-citation.json"} </w:instrText>
      </w:r>
      <w:r w:rsidR="00C27E03">
        <w:fldChar w:fldCharType="separate"/>
      </w:r>
      <w:r w:rsidR="00C27E03" w:rsidRPr="00C27E03">
        <w:rPr>
          <w:rFonts w:ascii="Calibri" w:hAnsi="Calibri" w:cs="Calibri"/>
        </w:rPr>
        <w:t>(Gillespie et al., 2013; Helble et al., 2012)</w:t>
      </w:r>
      <w:r w:rsidR="00C27E03">
        <w:fldChar w:fldCharType="end"/>
      </w:r>
      <w:r w:rsidR="008671E3">
        <w:t xml:space="preserve"> are available</w:t>
      </w:r>
      <w:r w:rsidR="00C27E03">
        <w:t xml:space="preserve"> that work reasonably well on killer whale calls and at least one neural network based </w:t>
      </w:r>
      <w:r w:rsidR="008671E3">
        <w:t>killer whale detector</w:t>
      </w:r>
      <w:r w:rsidR="00C27E03">
        <w:t xml:space="preserve"> has been published</w:t>
      </w:r>
      <w:r w:rsidR="008671E3">
        <w:t xml:space="preserve"> </w:t>
      </w:r>
      <w:r w:rsidR="0026568A">
        <w:fldChar w:fldCharType="begin"/>
      </w:r>
      <w:r w:rsidR="0061294A">
        <w:instrText xml:space="preserve"> ADDIN ZOTERO_ITEM CSL_CITATION {"citationID":"V9h2PqEo","properties":{"formattedCitation":"(Kirsebom et al., 2022)","plainCitation":"(Kirsebom et al., 2022)","noteIndex":0},"citationItems":[{"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rsidR="0026568A">
        <w:fldChar w:fldCharType="separate"/>
      </w:r>
      <w:r w:rsidR="0061294A" w:rsidRPr="0061294A">
        <w:rPr>
          <w:rFonts w:ascii="Calibri" w:hAnsi="Calibri" w:cs="Calibri"/>
        </w:rPr>
        <w:t>(Kirsebom et al., 2022)</w:t>
      </w:r>
      <w:r w:rsidR="0026568A">
        <w:fldChar w:fldCharType="end"/>
      </w:r>
      <w:r w:rsidR="008671E3">
        <w:t xml:space="preserve">. </w:t>
      </w:r>
      <w:r w:rsidR="000204BD">
        <w:t xml:space="preserve">Several groups have independently been working to build Killer whale detection and classification algorithms but there is a need to combine efforts </w:t>
      </w:r>
      <w:r w:rsidR="00C27E03">
        <w:t>to</w:t>
      </w:r>
      <w:r w:rsidR="000204BD">
        <w:t xml:space="preserve"> build an ecologically representative dataset.</w:t>
      </w:r>
    </w:p>
    <w:p w14:paraId="36E1BB4F" w14:textId="598291BD" w:rsidR="006E66E8" w:rsidRDefault="008D65F3" w:rsidP="00E57C88">
      <w:r>
        <w:t xml:space="preserve">Each of the four populations of killer whale has a distinct </w:t>
      </w:r>
      <w:r w:rsidRPr="008D65F3">
        <w:t>vocal dialect</w:t>
      </w:r>
      <w:r>
        <w:t xml:space="preserve"> or</w:t>
      </w:r>
      <w:r w:rsidRPr="008D65F3">
        <w:t xml:space="preserve"> repertoire of stereotyped </w:t>
      </w:r>
      <w:r>
        <w:t xml:space="preserve">sounds that are </w:t>
      </w:r>
      <w:r w:rsidRPr="008D65F3">
        <w:t xml:space="preserve">unique </w:t>
      </w:r>
      <w:r>
        <w:t xml:space="preserve">to their population, but can be broadly grouped </w:t>
      </w:r>
      <w:r w:rsidR="00C12469">
        <w:t>three broad categories,</w:t>
      </w:r>
      <w:r w:rsidR="00E405C9">
        <w:t xml:space="preserve"> echolocation clicks, whistles, and pulsed calls. </w:t>
      </w:r>
      <w:r w:rsidR="00C12469">
        <w:t xml:space="preserve">Echolocation clicks are broadband impulsive sounds with the majority of the energy between </w:t>
      </w:r>
      <w:r w:rsidR="00E405C9">
        <w:t>20</w:t>
      </w:r>
      <w:r w:rsidR="00C12469">
        <w:t xml:space="preserve"> and</w:t>
      </w:r>
      <w:r w:rsidR="00E405C9">
        <w:t xml:space="preserve"> 100</w:t>
      </w:r>
      <w:r w:rsidR="00C12469">
        <w:t xml:space="preserve"> </w:t>
      </w:r>
      <w:r w:rsidR="00427D7A">
        <w:t>kHz</w:t>
      </w:r>
      <w:r w:rsidR="00C12469">
        <w:t>.</w:t>
      </w:r>
      <w:r w:rsidR="00E405C9" w:rsidRPr="00E405C9">
        <w:t xml:space="preserve"> </w:t>
      </w:r>
      <w:r w:rsidR="00E405C9">
        <w:t>W</w:t>
      </w:r>
      <w:r w:rsidR="00E405C9" w:rsidRPr="00E405C9">
        <w:t>histles are tonal</w:t>
      </w:r>
      <w:r w:rsidR="00E405C9">
        <w:t xml:space="preserve"> calls </w:t>
      </w:r>
      <w:r w:rsidR="00E405C9" w:rsidRPr="00E405C9">
        <w:t xml:space="preserve">typically used for social communication among individuals within a pod. These whistles have a broad frequency range, generally spanning from 0.5 to 25 kHz, and are </w:t>
      </w:r>
      <w:r w:rsidR="00E405C9">
        <w:t>involved</w:t>
      </w:r>
      <w:r w:rsidR="00E405C9" w:rsidRPr="00E405C9">
        <w:t xml:space="preserve"> in coordinating movements</w:t>
      </w:r>
      <w:r w:rsidR="00E405C9">
        <w:t xml:space="preserve"> and</w:t>
      </w:r>
      <w:r w:rsidR="00E405C9" w:rsidRPr="00E405C9">
        <w:t xml:space="preserve"> maintaining group cohesion.</w:t>
      </w:r>
      <w:r w:rsidR="00C12469">
        <w:t xml:space="preserve"> </w:t>
      </w:r>
      <w:r w:rsidR="00E405C9">
        <w:t>P</w:t>
      </w:r>
      <w:r w:rsidR="00C12469" w:rsidRPr="00C12469">
        <w:t>ulsed calls are distinct, complex vocalizations characterized by a series of discrete, pulsed sounds varying in frequency and amplitude. Unlike echolocation clicks and whistles, these calls are primarily used for social communication within pods, serving functions in group coordination, individual identification, and conveying social and behavioral cues.</w:t>
      </w:r>
      <w:r>
        <w:t xml:space="preserve"> These broad sound classes contribute to the distinct vocal repertoires associated with different whale social groups and form the motivation for harnessing the power of modern classification methodologies to make the most of acoustic surveys both in archived or near real-time settings. </w:t>
      </w:r>
    </w:p>
    <w:p w14:paraId="6019E797" w14:textId="55E41D53" w:rsidR="006E66E8" w:rsidRPr="00D17D1C" w:rsidRDefault="006E66E8" w:rsidP="00E57C88">
      <w:r>
        <w:t xml:space="preserve">These data </w:t>
      </w:r>
      <w:r w:rsidR="00C76441">
        <w:t xml:space="preserve">were </w:t>
      </w:r>
      <w:r>
        <w:t xml:space="preserve">principally being </w:t>
      </w:r>
      <w:r w:rsidR="00C76441">
        <w:t>compiled as a challenge dataset</w:t>
      </w:r>
      <w:r>
        <w:t xml:space="preserve"> for the 2026 </w:t>
      </w:r>
      <w:r w:rsidR="00C76441">
        <w:t>conference and workshop on the Detection</w:t>
      </w:r>
      <w:r>
        <w:t xml:space="preserve"> Classification</w:t>
      </w:r>
      <w:r w:rsidR="00C76441">
        <w:t xml:space="preserve">, Localization, and Density Estimation of marine mammals using Passive Acoustics (DCLDE). The goal of this workshop dataset is to encourage researchers to build tools for detecting killer whales in the large datasets and, where possible, classify the calls to ecotype. The following sections describe the methods for collecting and collating each of the datasets that have been provided by the collaborators. </w:t>
      </w:r>
    </w:p>
    <w:p w14:paraId="64DF77A5" w14:textId="6BFDF0B8" w:rsidR="00E57C88" w:rsidRDefault="00E57C88" w:rsidP="002153FF"/>
    <w:p w14:paraId="1FCE4A0C" w14:textId="5FB52347" w:rsidR="002153FF" w:rsidRDefault="002153FF">
      <w:pPr>
        <w:pStyle w:val="Heading1"/>
      </w:pPr>
      <w:r>
        <w:lastRenderedPageBreak/>
        <w:t>Methods</w:t>
      </w:r>
    </w:p>
    <w:p w14:paraId="21A2F944" w14:textId="77777777" w:rsidR="002E6980" w:rsidRPr="002E6980" w:rsidRDefault="002E6980" w:rsidP="002E6980"/>
    <w:p w14:paraId="6B7899BC" w14:textId="6F7E69E9" w:rsidR="00EE183D" w:rsidRDefault="002E6980" w:rsidP="002E6980">
      <w:r>
        <w:t xml:space="preserve">Machine learning models are only as good as the data used to train them. For acoustic ecology, data used to train the algorithm must be representative of the animals’ repertoire </w:t>
      </w:r>
      <w:r w:rsidR="0026568A">
        <w:t>to</w:t>
      </w:r>
      <w:r>
        <w:t xml:space="preserve"> be effective</w:t>
      </w:r>
      <w:r w:rsidR="002020F5">
        <w:t xml:space="preserve"> </w:t>
      </w:r>
      <w:r w:rsidR="0026568A">
        <w:fldChar w:fldCharType="begin"/>
      </w:r>
      <w:r w:rsidR="0061294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26568A">
        <w:fldChar w:fldCharType="separate"/>
      </w:r>
      <w:r w:rsidR="0061294A" w:rsidRPr="0061294A">
        <w:rPr>
          <w:rFonts w:ascii="Calibri" w:hAnsi="Calibri" w:cs="Calibri"/>
        </w:rPr>
        <w:t>(Shiu et al., 2020)</w:t>
      </w:r>
      <w:r w:rsidR="0026568A">
        <w:fldChar w:fldCharType="end"/>
      </w:r>
      <w:r>
        <w:t xml:space="preserve">. Furthermore, many machine learning applications in conservation are targeted at longitudinal, or backwards looking studies in order to assess changes on the scale of years or decades. In species capable of cultural adaptation of their repertoires including humpback and killer whales, data for machine learning algorithms must represent signals that were previously heard in the environment (e.g. antiquated song, and killer whale calls from now diseased animals). </w:t>
      </w:r>
      <w:r w:rsidR="00EE183D">
        <w:t xml:space="preserve">Furthermore, environmental factors including but not limited to background noise, instrument parameters, sound propagation conditions can all influence how robust a detection and classification algorithm is. </w:t>
      </w:r>
    </w:p>
    <w:p w14:paraId="35176AD5" w14:textId="77777777" w:rsidR="00D2087C" w:rsidRDefault="002E6980" w:rsidP="00D2087C">
      <w:r>
        <w:t>We refer to the ideal dataset as “ecologically representative”</w:t>
      </w:r>
      <w:r w:rsidR="00EE183D">
        <w:t xml:space="preserve"> indicating</w:t>
      </w:r>
      <w:r>
        <w:t xml:space="preserve"> that annotated audio signals encompass the range breadth of the target species </w:t>
      </w:r>
      <w:r w:rsidR="00EE183D">
        <w:t xml:space="preserve">repertoire. The dataset must also contain recordings from a variety of locations, and recording conditions. Equally as important, the detection and classification algorithm must be able to discriminate between target sounds and those by other animals in the survey area. Notably, this includes humpback whales. </w:t>
      </w:r>
      <w:r>
        <w:t xml:space="preserve"> </w:t>
      </w:r>
      <w:r w:rsidR="00EE183D">
        <w:t xml:space="preserve">Anthropogenic sounds, and other odontocetes can also be easily confused with the acoustic signals of killer whales and examples of these should be in the final dataset. </w:t>
      </w:r>
    </w:p>
    <w:p w14:paraId="5C123F58" w14:textId="04C1247F" w:rsidR="002E6980" w:rsidRDefault="00D2087C" w:rsidP="002E6980">
      <w:r>
        <w:t>The goal of this dataset is to facilitate the construction and evaluation of detectors that are capable of 1) discriminating killer whale calls from other acoustically similar species and 2) determine the which ecotype, or species, of killer whale are present as conservation status and regulations vary between each.  There are a few challenges in doing so. First, data donated to this effort were amassed from several independent projects each with different goals, using different methods, and annotated to different levels. For example, some DFO and JASCO/VFPA audio were all processed with energy detectors and analysts validated each detection. Other efforts focused on annotating all signals of interest in a small subset of data, such as the Scripps files. Second</w:t>
      </w:r>
      <w:r w:rsidRPr="00977016">
        <w:t xml:space="preserve"> </w:t>
      </w:r>
      <w:r>
        <w:t>it is not always possible for even expert analysts to discriminate between killer whale and other species in the frequency range, notably pacific white-sided dolphins and humpback whales. Within killer whale acoustics it is also possible to discriminate between ecotypes, clans, and even individuals. However, the resolution varies. Often, it is possible to discriminate ecotypes if numerous calls are detected within an encounter. In some instances, it’s possible to determine matriline or individual identification. However, it’s also as likely that no ecotype specific information is present within the acoustic encounter.  Thus, the annotation scheme should retain classification uncertainty where present.</w:t>
      </w:r>
    </w:p>
    <w:p w14:paraId="13F88AD9" w14:textId="46A360B0" w:rsidR="00EC15A0" w:rsidRDefault="00EE183D" w:rsidP="00C06113">
      <w:r>
        <w:t xml:space="preserve">Building such a dataset is challenging and often cost prohibitive for a single organization. Thus, in this effort we have combined smaller annotated datasets from multiple commercial, non-commercial, and governmental organizations </w:t>
      </w:r>
      <w:r w:rsidR="0026568A">
        <w:t>to</w:t>
      </w:r>
      <w:r>
        <w:t xml:space="preserve"> build a an ecologically representative annotation dataset</w:t>
      </w:r>
      <w:r w:rsidR="00C06113">
        <w:t xml:space="preserve">. </w:t>
      </w:r>
      <w:r w:rsidR="0088680E">
        <w:t xml:space="preserve">Much of the annotation effort was provided through the Humans and Algorithms Listening for Orcas (HALLO) project which used a standardized annotation procedure included in supplemental information 1. The following sections provide detailed information on the 1) Deployment 2) Processing and 4) Annotation procedure for each of the projects. Metadata, where available, is outlined in </w:t>
      </w:r>
      <w:r w:rsidR="0088680E">
        <w:fldChar w:fldCharType="begin"/>
      </w:r>
      <w:r w:rsidR="0088680E">
        <w:instrText xml:space="preserve"> REF _Ref160180346 \h </w:instrText>
      </w:r>
      <w:r w:rsidR="0088680E">
        <w:fldChar w:fldCharType="separate"/>
      </w:r>
      <w:r w:rsidR="0088680E">
        <w:t xml:space="preserve">Table </w:t>
      </w:r>
      <w:r w:rsidR="0088680E">
        <w:rPr>
          <w:noProof/>
        </w:rPr>
        <w:t>2</w:t>
      </w:r>
      <w:r w:rsidR="0088680E">
        <w:fldChar w:fldCharType="end"/>
      </w:r>
      <w:r w:rsidR="0088680E">
        <w:t>.</w:t>
      </w:r>
    </w:p>
    <w:p w14:paraId="717A57B4" w14:textId="77777777" w:rsidR="00C02C15" w:rsidRPr="002E6980" w:rsidRDefault="00C02C15" w:rsidP="002153FF">
      <w:pPr>
        <w:rPr>
          <w:b/>
          <w:bCs/>
        </w:rPr>
      </w:pPr>
    </w:p>
    <w:p w14:paraId="2EA46D79" w14:textId="276AA1FD" w:rsidR="006D74B9" w:rsidRDefault="00F865D4" w:rsidP="006D74B9">
      <w:pPr>
        <w:pStyle w:val="Heading2"/>
      </w:pPr>
      <w:r>
        <w:lastRenderedPageBreak/>
        <w:t>Data Records</w:t>
      </w:r>
    </w:p>
    <w:p w14:paraId="7508935F" w14:textId="77777777" w:rsidR="006D74B9" w:rsidRDefault="006D74B9" w:rsidP="006D74B9"/>
    <w:p w14:paraId="2EDAB165" w14:textId="7BF06C50" w:rsidR="00A966D6" w:rsidRDefault="00427D7A" w:rsidP="006D74B9">
      <w:r>
        <w:t>The overall challenge dataset contains audio and annotations provided by a collaboration of businesses, not-for-profits and governmental organizations</w:t>
      </w:r>
      <w:r w:rsidR="00B31365">
        <w:t xml:space="preserve"> (</w:t>
      </w:r>
      <w:r w:rsidR="00B31365">
        <w:fldChar w:fldCharType="begin"/>
      </w:r>
      <w:r w:rsidR="00B31365">
        <w:instrText xml:space="preserve"> REF _Ref160180346 \h </w:instrText>
      </w:r>
      <w:r w:rsidR="00B31365">
        <w:fldChar w:fldCharType="separate"/>
      </w:r>
      <w:r w:rsidR="008671E3">
        <w:t xml:space="preserve">Table </w:t>
      </w:r>
      <w:r w:rsidR="008671E3">
        <w:rPr>
          <w:noProof/>
        </w:rPr>
        <w:t>2</w:t>
      </w:r>
      <w:r w:rsidR="00B31365">
        <w:fldChar w:fldCharType="end"/>
      </w:r>
      <w:r w:rsidR="00B31365">
        <w:t>).</w:t>
      </w:r>
      <w:r>
        <w:t xml:space="preserve"> </w:t>
      </w:r>
      <w:r w:rsidR="00B72365">
        <w:t xml:space="preserve">These </w:t>
      </w:r>
      <w:r>
        <w:t>includ</w:t>
      </w:r>
      <w:r w:rsidR="00B72365">
        <w:t>e</w:t>
      </w:r>
      <w:r>
        <w:t xml:space="preserve"> </w:t>
      </w:r>
      <w:r w:rsidR="00023FBD">
        <w:t>Orcasound</w:t>
      </w:r>
      <w:r>
        <w:t xml:space="preserve">, Ocean Networks Canada (ONC), the Canadian Department of Fisheries and Oceans (DFO), JASCO Applied Sciences (JASCO) and Malahat First Nations, and </w:t>
      </w:r>
      <w:r w:rsidRPr="00693F59">
        <w:t>Saturna Island Marine Research &amp; Education Society</w:t>
      </w:r>
      <w:r>
        <w:t xml:space="preserve"> (SIMRES). Data were collected using a variety of instruments deployed in the Pacific Northwest including AAMRs (</w:t>
      </w:r>
      <w:hyperlink r:id="rId8" w:history="1">
        <w:r w:rsidRPr="00A61BCC">
          <w:rPr>
            <w:rStyle w:val="Hyperlink"/>
          </w:rPr>
          <w:t>https://www.jasco.com</w:t>
        </w:r>
      </w:hyperlink>
      <w:r>
        <w:t>), Ocean Sonics icListen</w:t>
      </w:r>
      <w:r w:rsidR="00D2087C">
        <w:t xml:space="preserve"> hydrophones</w:t>
      </w:r>
      <w:r w:rsidR="0026568A">
        <w:t xml:space="preserve"> (</w:t>
      </w:r>
      <w:r w:rsidR="0026568A" w:rsidRPr="0026568A">
        <w:t>https://oceansonics.com/products/iclisten-sj9/</w:t>
      </w:r>
      <w:r w:rsidR="0026568A">
        <w:t>)</w:t>
      </w:r>
      <w:r>
        <w:t>, and Ocean Instruments soundtrap recorders</w:t>
      </w:r>
      <w:r w:rsidR="0026568A">
        <w:t xml:space="preserve"> (</w:t>
      </w:r>
      <w:hyperlink r:id="rId9" w:history="1">
        <w:r w:rsidR="0026568A" w:rsidRPr="007F489E">
          <w:rPr>
            <w:rStyle w:val="Hyperlink"/>
          </w:rPr>
          <w:t>https://www.oceaninstruments.co.nz/</w:t>
        </w:r>
      </w:hyperlink>
      <w:r w:rsidR="0026568A">
        <w:t>), and</w:t>
      </w:r>
      <w:r>
        <w:t xml:space="preserve"> in depths ranging from 8-253m. Data coverage varied, as time and funding allowed</w:t>
      </w:r>
      <w:r w:rsidR="00693F59">
        <w:t xml:space="preserve"> but covered a </w:t>
      </w:r>
      <w:r w:rsidR="005C02A9">
        <w:t>9-year</w:t>
      </w:r>
      <w:r w:rsidR="00693F59">
        <w:t xml:space="preserve"> period between May 2013 and June 2022</w:t>
      </w:r>
      <w:r w:rsidR="005C02A9">
        <w:t>.</w:t>
      </w:r>
      <w:r w:rsidR="00693F59">
        <w:t xml:space="preserve"> </w:t>
      </w:r>
      <w:r w:rsidR="005C02A9">
        <w:t>Deployment, processing, and annotation details for each dataset are provided in the following sections.</w:t>
      </w:r>
    </w:p>
    <w:p w14:paraId="66F67085" w14:textId="70DE9803" w:rsidR="00A966D6" w:rsidRDefault="00977016" w:rsidP="00D2087C">
      <w:r>
        <w:t xml:space="preserve">To address </w:t>
      </w:r>
      <w:r w:rsidR="0088680E">
        <w:t>consistency</w:t>
      </w:r>
      <w:r>
        <w:t xml:space="preserve"> issues</w:t>
      </w:r>
      <w:r w:rsidR="00D2087C">
        <w:t xml:space="preserve"> across multiple annotation schemes and annotators we take a two-step approach. First, we provide the raw annotations with explanations from each organization regarding how the data were processed. The original annotations often contain considerable information that is beyond the scope of the challenge including a variety of different labels for biologic and anthropogenic sounds and finer resolution on killer whale calls (e.g. matriline or call type). These annotations details should be of interest to those knowledgeable in the field of killer whale acoustics. We also provide a collated dataset across all providers and deployment locations to get detection and classification algorithms running quickly. The</w:t>
      </w:r>
      <w:r w:rsidR="0060100C">
        <w:t xml:space="preserve"> collated </w:t>
      </w:r>
      <w:r w:rsidR="0052591A">
        <w:t>annotation table</w:t>
      </w:r>
      <w:r>
        <w:t xml:space="preserve"> </w:t>
      </w:r>
      <w:r w:rsidR="00292CF0">
        <w:t>(Annotations.csv)</w:t>
      </w:r>
      <w:r>
        <w:t xml:space="preserve"> </w:t>
      </w:r>
      <w:r w:rsidR="0060100C">
        <w:t xml:space="preserve">includes standardized annotations from across all datasets with labels described in </w:t>
      </w:r>
      <w:r w:rsidR="0060100C">
        <w:fldChar w:fldCharType="begin"/>
      </w:r>
      <w:r w:rsidR="0060100C">
        <w:instrText xml:space="preserve"> REF _Ref169574739 \h </w:instrText>
      </w:r>
      <w:r w:rsidR="0060100C">
        <w:fldChar w:fldCharType="separate"/>
      </w:r>
      <w:r w:rsidR="0060100C">
        <w:t>Technical Validation</w:t>
      </w:r>
      <w:r w:rsidR="0060100C">
        <w:fldChar w:fldCharType="end"/>
      </w:r>
      <w:r w:rsidR="0060100C">
        <w:t xml:space="preserve"> section (</w:t>
      </w:r>
      <w:r w:rsidR="0060100C">
        <w:fldChar w:fldCharType="begin"/>
      </w:r>
      <w:r w:rsidR="0060100C">
        <w:instrText xml:space="preserve"> REF _Ref169574781 \h </w:instrText>
      </w:r>
      <w:r w:rsidR="0060100C">
        <w:fldChar w:fldCharType="separate"/>
      </w:r>
      <w:r w:rsidR="0060100C">
        <w:t xml:space="preserve">Table </w:t>
      </w:r>
      <w:r w:rsidR="0060100C">
        <w:rPr>
          <w:noProof/>
        </w:rPr>
        <w:t>1</w:t>
      </w:r>
      <w:r w:rsidR="0060100C">
        <w:fldChar w:fldCharType="end"/>
      </w:r>
      <w:r w:rsidR="0060100C">
        <w:t>).</w:t>
      </w:r>
      <w:r w:rsidR="00292CF0">
        <w:t xml:space="preserve"> </w:t>
      </w:r>
      <w:r w:rsidR="00D2087C">
        <w:t>Finally, we include the code used to homogenize the datasets that produces the Annoations.csv file.</w:t>
      </w:r>
      <w:r w:rsidR="0060100C">
        <w:t xml:space="preserve"> </w:t>
      </w:r>
    </w:p>
    <w:p w14:paraId="61182AB7" w14:textId="77777777" w:rsidR="006D74B9" w:rsidRPr="00395AFA" w:rsidRDefault="006D74B9" w:rsidP="006D74B9"/>
    <w:p w14:paraId="1AC34DCC" w14:textId="6A6B5D14" w:rsidR="00023FBD" w:rsidRDefault="00023FBD" w:rsidP="008576B5">
      <w:pPr>
        <w:pStyle w:val="Heading3"/>
      </w:pPr>
      <w:r>
        <w:t>Orcasound</w:t>
      </w:r>
    </w:p>
    <w:p w14:paraId="042DBBBC" w14:textId="77777777" w:rsidR="008576B5" w:rsidRDefault="008576B5" w:rsidP="00CC57DD"/>
    <w:p w14:paraId="0E327C2F" w14:textId="1155B969" w:rsidR="00023FBD" w:rsidRPr="00E3379A" w:rsidRDefault="00C4761B" w:rsidP="00CC57DD">
      <w:r>
        <w:t xml:space="preserve">Orcasound is a cooperative hydrophone network and an </w:t>
      </w:r>
      <w:r w:rsidR="006A063C">
        <w:t>open-source</w:t>
      </w:r>
      <w:r>
        <w:t xml:space="preserve"> software &amp; hardware project. </w:t>
      </w:r>
      <w:r w:rsidR="006A063C">
        <w:t xml:space="preserve">Orcasound audio and annotations </w:t>
      </w:r>
      <w:r w:rsidR="00023FBD" w:rsidRPr="00023FBD">
        <w:t xml:space="preserve">were compiled from multiple recording efforts spanning from 2017 to 2020. This public dataset includes nine labeling efforts with the 'Pod.Cast' annotation tool, an </w:t>
      </w:r>
      <w:r w:rsidR="0026568A" w:rsidRPr="00023FBD">
        <w:t>open-source</w:t>
      </w:r>
      <w:r w:rsidR="00023FBD" w:rsidRPr="00023FBD">
        <w:t xml:space="preserve"> web app developed by Microsoft Hackathon volunteers to efficiently analyze audio data to detect the presence of killer whale calls</w:t>
      </w:r>
      <w:r w:rsidR="00023FBD">
        <w:t xml:space="preserve"> (</w:t>
      </w:r>
      <w:r w:rsidR="00023FBD" w:rsidRPr="00023FBD">
        <w:t>https://ai4orcas.net/portfolio/pod-cast-annotation-system/</w:t>
      </w:r>
      <w:r w:rsidR="00023FBD">
        <w:t>)</w:t>
      </w:r>
      <w:r w:rsidR="00023FBD" w:rsidRPr="00023FBD">
        <w:t xml:space="preserve">. </w:t>
      </w:r>
      <w:r w:rsidR="00B07519">
        <w:t>Origional</w:t>
      </w:r>
      <w:r w:rsidR="00023FBD" w:rsidRPr="00023FBD">
        <w:t xml:space="preserve"> audio recordings and annotations are accessible via Orcasound's open labeled data bucket. The dataset is organized into annotation rounds that used audio data from various Orcasound locations with a range of SRKW call signal</w:t>
      </w:r>
      <w:r w:rsidR="00DB6F6D">
        <w:t xml:space="preserve"> to </w:t>
      </w:r>
      <w:r w:rsidR="00023FBD" w:rsidRPr="00023FBD">
        <w:t xml:space="preserve">noise </w:t>
      </w:r>
      <w:r w:rsidR="00DB6F6D">
        <w:t xml:space="preserve">ratios and </w:t>
      </w:r>
      <w:r w:rsidR="00023FBD" w:rsidRPr="00023FBD">
        <w:t>background noise characteristics.</w:t>
      </w:r>
      <w:r w:rsidR="006E08B0">
        <w:t xml:space="preserve"> Full details of orcasound data are available on the gitub account for these projects </w:t>
      </w:r>
      <w:r w:rsidR="006E08B0">
        <w:fldChar w:fldCharType="begin"/>
      </w:r>
      <w:r w:rsidR="006E08B0">
        <w:instrText xml:space="preserve"> ADDIN ZOTERO_ITEM CSL_CITATION {"citationID":"U5HmgflU","properties":{"formattedCitation":"({\\i{}Orcasound}, n.d.)","plainCitation":"(Orcasound, n.d.)","noteIndex":0},"citationItems":[{"id":109,"uris":["http://zotero.org/users/local/kg8zx2dc/items/L8S8I63L"],"itemData":{"id":109,"type":"webpage","title":"Orcasound","URL":"https://github.com/orcasound","accessed":{"date-parts":[["2024",6,19]]}}}],"schema":"https://github.com/citation-style-language/schema/raw/master/csl-citation.json"} </w:instrText>
      </w:r>
      <w:r w:rsidR="006E08B0">
        <w:fldChar w:fldCharType="separate"/>
      </w:r>
      <w:r w:rsidR="006E08B0" w:rsidRPr="006E08B0">
        <w:rPr>
          <w:rFonts w:ascii="Calibri" w:hAnsi="Calibri" w:cs="Calibri"/>
        </w:rPr>
        <w:t>(</w:t>
      </w:r>
      <w:r w:rsidR="006E08B0" w:rsidRPr="006E08B0">
        <w:rPr>
          <w:rFonts w:ascii="Calibri" w:hAnsi="Calibri" w:cs="Calibri"/>
          <w:i/>
          <w:iCs/>
        </w:rPr>
        <w:t>Orcasound</w:t>
      </w:r>
      <w:r w:rsidR="006E08B0" w:rsidRPr="006E08B0">
        <w:rPr>
          <w:rFonts w:ascii="Calibri" w:hAnsi="Calibri" w:cs="Calibri"/>
        </w:rPr>
        <w:t>, n.d.)</w:t>
      </w:r>
      <w:r w:rsidR="006E08B0">
        <w:fldChar w:fldCharType="end"/>
      </w:r>
    </w:p>
    <w:p w14:paraId="21FBC2DC" w14:textId="4FEB0524" w:rsidR="00CC57DD" w:rsidRDefault="00CC57DD" w:rsidP="00CC57DD">
      <w:pPr>
        <w:rPr>
          <w:b/>
          <w:bCs/>
        </w:rPr>
      </w:pPr>
      <w:r>
        <w:rPr>
          <w:b/>
          <w:bCs/>
        </w:rPr>
        <w:t>Deployment</w:t>
      </w:r>
    </w:p>
    <w:p w14:paraId="6CB250E9" w14:textId="1E345980" w:rsidR="00023FBD" w:rsidRDefault="00023FBD" w:rsidP="00CC57DD">
      <w:r w:rsidRPr="00023FBD">
        <w:t xml:space="preserve">The Orcasound data were gathered from three sites in Washington State, USA: the Orcasound Lab on San Juan Island (Haro Strait), Bush Point on Whidbey Island, and Port Townsend (the latter two within Admiralty Inlet). At each location, low-cost hydrophones were deployed: LabCore-40 or CRT26-08 elements were utilized in Admiralty Inlet, whereas Orcasound Lab tested a wide variety of elements, including HTI 99-MIN, Aquarian AS-1, and ITC1032 models. These hydrophones were deployed in </w:t>
      </w:r>
      <w:r w:rsidRPr="00023FBD">
        <w:lastRenderedPageBreak/>
        <w:t xml:space="preserve">shallow waters (less than 10 meters at low tide) using bespoke, affordable live-streaming equipment (Raspberry Pi with the Pisound ADC HAT [24 bit, stereo, max 192 kHz]) and the orcanode open source code that generates compressed, lossy audio segments in HLS format and uploads it to an open S3 bucket sponsored by Amazon. </w:t>
      </w:r>
      <w:r w:rsidR="006E08B0">
        <w:t xml:space="preserve">Hydrophones and recording systems for these projects have not been calibrated. </w:t>
      </w:r>
    </w:p>
    <w:p w14:paraId="5DE6F87F" w14:textId="2A3920F6" w:rsidR="00CC57DD" w:rsidRDefault="00CC57DD" w:rsidP="00CC57DD">
      <w:pPr>
        <w:rPr>
          <w:b/>
          <w:bCs/>
        </w:rPr>
      </w:pPr>
      <w:r>
        <w:rPr>
          <w:b/>
          <w:bCs/>
        </w:rPr>
        <w:t>Processing</w:t>
      </w:r>
    </w:p>
    <w:p w14:paraId="248A5F12" w14:textId="1550A257" w:rsidR="008C22A6" w:rsidRDefault="00DB6F6D" w:rsidP="006E08B0">
      <w:r>
        <w:t xml:space="preserve">Audio data were collected in a variety of formats and at multiple sample rates. </w:t>
      </w:r>
      <w:r w:rsidR="00380F9D">
        <w:t xml:space="preserve">The majority of the audio data were sampled at 48khz but a strong lowpass filter with a steep rolloff at 16.5khz was applied rendering frequencies above this filter unusable. </w:t>
      </w:r>
      <w:r w:rsidR="006E08B0">
        <w:t>All audio files</w:t>
      </w:r>
      <w:r w:rsidR="008C22A6">
        <w:t xml:space="preserve"> were pre-processed with an </w:t>
      </w:r>
      <w:r w:rsidR="008C22A6" w:rsidRPr="008C22A6">
        <w:t xml:space="preserve">anti-aliasing filtration </w:t>
      </w:r>
      <w:r w:rsidR="008C22A6">
        <w:t xml:space="preserve">diminishing </w:t>
      </w:r>
      <w:r w:rsidR="008C22A6" w:rsidRPr="008C22A6">
        <w:t>sound intensities</w:t>
      </w:r>
      <w:r w:rsidR="008C22A6">
        <w:t xml:space="preserve"> at frequencies</w:t>
      </w:r>
      <w:r w:rsidR="008C22A6" w:rsidRPr="008C22A6">
        <w:t xml:space="preserve"> above 12kHz. </w:t>
      </w:r>
      <w:r w:rsidR="008C22A6">
        <w:t>Potential</w:t>
      </w:r>
      <w:r w:rsidR="006E08B0">
        <w:t xml:space="preserve"> southern resident</w:t>
      </w:r>
      <w:r w:rsidR="008C22A6">
        <w:t xml:space="preserve"> killer whale calls were initially detected by citizen scientists who have access to live-streamed audio recordings. Citizen scientists indicate periods of likely killer whale </w:t>
      </w:r>
      <w:r w:rsidR="00087950">
        <w:t>activity,</w:t>
      </w:r>
      <w:r w:rsidR="008C22A6">
        <w:t xml:space="preserve"> and those audio files are reviewed by expert analysists and annotated. </w:t>
      </w:r>
      <w:r w:rsidR="00087950">
        <w:t>These files were archived and noted as ‘candidates’ for further analysis</w:t>
      </w:r>
      <w:r w:rsidR="00C4761B">
        <w:t xml:space="preserve"> </w:t>
      </w:r>
      <w:r w:rsidR="00C4761B">
        <w:fldChar w:fldCharType="begin"/>
      </w:r>
      <w:r w:rsidR="00C4761B">
        <w:instrText xml:space="preserve"> ADDIN ZOTERO_ITEM CSL_CITATION {"citationID":"2GU43Lx0","properties":{"formattedCitation":"({\\i{}OrcaHello}, n.d.)","plainCitation":"(OrcaHello, n.d.)","noteIndex":0},"citationItems":[{"id":111,"uris":["http://zotero.org/users/local/kg8zx2dc/items/M6FH58YP"],"itemData":{"id":111,"type":"webpage","title":"OrcaHello","URL":"https://aifororcas.azurewebsites.net/","accessed":{"date-parts":[["2024",6,19]]}}}],"schema":"https://github.com/citation-style-language/schema/raw/master/csl-citation.json"} </w:instrText>
      </w:r>
      <w:r w:rsidR="00C4761B">
        <w:fldChar w:fldCharType="separate"/>
      </w:r>
      <w:r w:rsidR="00C4761B" w:rsidRPr="00C4761B">
        <w:rPr>
          <w:rFonts w:ascii="Calibri" w:hAnsi="Calibri" w:cs="Calibri"/>
        </w:rPr>
        <w:t>(</w:t>
      </w:r>
      <w:r w:rsidR="00C4761B" w:rsidRPr="00C4761B">
        <w:rPr>
          <w:rFonts w:ascii="Calibri" w:hAnsi="Calibri" w:cs="Calibri"/>
          <w:i/>
          <w:iCs/>
        </w:rPr>
        <w:t>OrcaHello</w:t>
      </w:r>
      <w:r w:rsidR="00C4761B" w:rsidRPr="00C4761B">
        <w:rPr>
          <w:rFonts w:ascii="Calibri" w:hAnsi="Calibri" w:cs="Calibri"/>
        </w:rPr>
        <w:t>, n.d.)</w:t>
      </w:r>
      <w:r w:rsidR="00C4761B">
        <w:fldChar w:fldCharType="end"/>
      </w:r>
      <w:r w:rsidR="00087950">
        <w:t xml:space="preserve">. </w:t>
      </w:r>
    </w:p>
    <w:p w14:paraId="7B669D6B" w14:textId="29E96470" w:rsidR="00CC57DD" w:rsidRPr="00E03AEF" w:rsidRDefault="00CC57DD" w:rsidP="00CC57DD">
      <w:pPr>
        <w:rPr>
          <w:b/>
          <w:bCs/>
        </w:rPr>
      </w:pPr>
      <w:r>
        <w:rPr>
          <w:b/>
          <w:bCs/>
        </w:rPr>
        <w:t>Annotation</w:t>
      </w:r>
    </w:p>
    <w:p w14:paraId="16DF2CD1" w14:textId="528964C7" w:rsidR="00AB26C7" w:rsidRDefault="00AB26C7" w:rsidP="00CC57DD">
      <w:r w:rsidRPr="00AB26C7">
        <w:t xml:space="preserve">A sub-set of </w:t>
      </w:r>
      <w:r w:rsidR="00023FBD">
        <w:t>Orcasound</w:t>
      </w:r>
      <w:r w:rsidRPr="00AB26C7">
        <w:t xml:space="preserve">'s open labeled data includes archives that were prepared via the Pod.Cast system. </w:t>
      </w:r>
      <w:r w:rsidR="00087950">
        <w:t xml:space="preserve">Audio and annotations consist of 9 of the 10 ‘rounds’ of pod.cast datasets, each being part of a Google Summer of Code competition. </w:t>
      </w:r>
      <w:r w:rsidRPr="00AB26C7">
        <w:t>For each 'Round' of data, candidate</w:t>
      </w:r>
      <w:r w:rsidR="007A3913">
        <w:t xml:space="preserve"> audio data</w:t>
      </w:r>
      <w:r w:rsidRPr="00AB26C7">
        <w:t xml:space="preserve"> for </w:t>
      </w:r>
      <w:r w:rsidR="007A3913">
        <w:t>SRKW</w:t>
      </w:r>
      <w:r w:rsidRPr="00AB26C7">
        <w:t xml:space="preserve"> pre-labeled by running an existing classifier with a threshold tuned for high-recall, and validated by crowd-sourcing the predictions. </w:t>
      </w:r>
    </w:p>
    <w:p w14:paraId="77924E8E" w14:textId="1CF5EE47" w:rsidR="008C22A6" w:rsidRDefault="008C22A6" w:rsidP="00CC57DD">
      <w:r w:rsidRPr="008C22A6">
        <w:t>This project's annotations specifically aimed at identifying Southern Resident Killer Whales (SRKW), categorizing detections into two classes: SRKW and False Positive. The annotation granularity varied between these classes; for confirmed SRKW calls, the start and end times were documented. For non-detections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SpeciesClass column.</w:t>
      </w:r>
    </w:p>
    <w:p w14:paraId="7BD236BD" w14:textId="31381A04" w:rsidR="002153FF" w:rsidRDefault="002153FF" w:rsidP="002E6980">
      <w:pPr>
        <w:pStyle w:val="Heading3"/>
      </w:pPr>
      <w:r>
        <w:t>Ocean Networks Canada</w:t>
      </w:r>
    </w:p>
    <w:p w14:paraId="528EA275" w14:textId="09F3264A" w:rsidR="008C22A6" w:rsidRDefault="007C622B" w:rsidP="007C622B">
      <w:r>
        <w:t xml:space="preserve">Ocean Networks Canada (ONC) operates cabled underwater observatories in Canadian waters collecting continuous oceanographic data for the benefit of science, society, and industry. </w:t>
      </w:r>
      <w:r w:rsidR="00C17165">
        <w:t>Many</w:t>
      </w:r>
      <w:r>
        <w:t xml:space="preserve"> of their nodes are equipped with </w:t>
      </w:r>
      <w:r w:rsidR="00C17165">
        <w:t xml:space="preserve">calibrated </w:t>
      </w:r>
      <w:r>
        <w:t>hydrophones</w:t>
      </w:r>
      <w:r w:rsidR="00C17165">
        <w:t xml:space="preserve"> </w:t>
      </w:r>
      <w:r w:rsidR="00C17165">
        <w:fldChar w:fldCharType="begin"/>
      </w:r>
      <w:r w:rsidR="00C17165">
        <w:instrText xml:space="preserve"> ADDIN ZOTERO_ITEM CSL_CITATION {"citationID":"j0uxe8Kl","properties":{"formattedCitation":"(Biffard et al., 2022)","plainCitation":"(Biffard et al., 2022)","noteIndex":0},"citationItems":[{"id":105,"uris":["http://zotero.org/users/local/kg8zx2dc/items/BITICLPR"],"itemData":{"id":105,"type":"paper-conference","abstract":"In this paper, we present a hydrophone calibration system and its integration within an ocean observatory network to provide near-live calibrated hydrophone data. Ocean Networks Canada (ONC), an initiative of the University of Victoria, operates world-leading ocean observatories on Canada’s three coasts. ONC’s data infrastructure, collectively known as Oceans 3.0, archives and serves data collected from many devices, particularly hydrophones. Calibrated passive acoustic data facilitates significant research, however, gathering and maintaining hydrophone calibration and data quality is a process under ongoing improvement. ONC has developed a hydrophone calibration system, known as ONC HydroCal, to provide calibrations as part of ONC’s regular maintenance cycle. Recent improvements include integrating ONC HydroCal calibration into Oceans 3.0, where the calibration is used in a variety of data products.","container-title":"OCEANS 2022, Hampton Roads","DOI":"10.1109/OCEANS47191.2022.9976955","event-title":"OCEANS 2022, Hampton Roads","note":"ISSN: 0197-7385","page":"1-5","source":"IEEE Xplore","title":"An Integrated Hydrophone Calibration System for Ocean Observing: ONC HydroCal","title-short":"An Integrated Hydrophone Calibration System for Ocean Observing","URL":"https://ieeexplore.ieee.org/abstract/document/9976955","author":[{"family":"Biffard","given":"Ben"},{"family":"Morgan","given":"Manuel"},{"family":"Muzi","given":"Lanfranco"},{"family":"Dakin","given":"Tom"},{"family":"Buren","given":"Peter Van"}],"accessed":{"date-parts":[["2024",6,12]]},"issued":{"date-parts":[["2022",10]]}}}],"schema":"https://github.com/citation-style-language/schema/raw/master/csl-citation.json"} </w:instrText>
      </w:r>
      <w:r w:rsidR="00C17165">
        <w:fldChar w:fldCharType="separate"/>
      </w:r>
      <w:r w:rsidR="00C17165" w:rsidRPr="00C17165">
        <w:rPr>
          <w:rFonts w:ascii="Calibri" w:hAnsi="Calibri" w:cs="Calibri"/>
        </w:rPr>
        <w:t>(Biffard et al., 2022)</w:t>
      </w:r>
      <w:r w:rsidR="00C17165">
        <w:fldChar w:fldCharType="end"/>
      </w:r>
      <w:r>
        <w:t xml:space="preserve"> to record long term data on changing ocean soundscapes and support research on noise and soniferous animals. </w:t>
      </w:r>
      <w:r w:rsidR="00C17165">
        <w:t xml:space="preserve">Calibration information and other metadata are available on the Ocean Data Portal </w:t>
      </w:r>
      <w:r w:rsidR="00C17165">
        <w:fldChar w:fldCharType="begin"/>
      </w:r>
      <w:r w:rsidR="00C17165">
        <w:instrText xml:space="preserve"> ADDIN ZOTERO_ITEM CSL_CITATION {"citationID":"gjMgXQqU","properties":{"formattedCitation":"({\\i{}Ocean Networks Canada - Oceans 3.0}, n.d.)","plainCitation":"(Ocean Networks Canada - Oceans 3.0, n.d.)","noteIndex":0},"citationItems":[{"id":107,"uris":["http://zotero.org/users/local/kg8zx2dc/items/C4KA38CF"],"itemData":{"id":107,"type":"webpage","title":"Ocean Networks Canada - Oceans 3.0","URL":"https://data.oceannetworks.ca/home","accessed":{"date-parts":[["2024",6,12]]}}}],"schema":"https://github.com/citation-style-language/schema/raw/master/csl-citation.json"} </w:instrText>
      </w:r>
      <w:r w:rsidR="00C17165">
        <w:fldChar w:fldCharType="separate"/>
      </w:r>
      <w:r w:rsidR="00C17165" w:rsidRPr="00C17165">
        <w:rPr>
          <w:rFonts w:ascii="Calibri" w:hAnsi="Calibri" w:cs="Calibri"/>
        </w:rPr>
        <w:t>(</w:t>
      </w:r>
      <w:r w:rsidR="00C17165" w:rsidRPr="00C17165">
        <w:rPr>
          <w:rFonts w:ascii="Calibri" w:hAnsi="Calibri" w:cs="Calibri"/>
          <w:i/>
          <w:iCs/>
        </w:rPr>
        <w:t>Ocean Networks Canada - Oceans 3.0</w:t>
      </w:r>
      <w:r w:rsidR="00C17165" w:rsidRPr="00C17165">
        <w:rPr>
          <w:rFonts w:ascii="Calibri" w:hAnsi="Calibri" w:cs="Calibri"/>
        </w:rPr>
        <w:t>, n.d.)</w:t>
      </w:r>
      <w:r w:rsidR="00C17165">
        <w:fldChar w:fldCharType="end"/>
      </w:r>
      <w:r w:rsidR="00C17165">
        <w:t>.</w:t>
      </w:r>
    </w:p>
    <w:p w14:paraId="5FE050E5" w14:textId="77777777" w:rsidR="007C622B" w:rsidRDefault="007C622B" w:rsidP="008C22A6"/>
    <w:p w14:paraId="53D600DB" w14:textId="6062FB22" w:rsidR="00D33996" w:rsidRDefault="00D33996" w:rsidP="00D33996">
      <w:pPr>
        <w:rPr>
          <w:b/>
          <w:bCs/>
        </w:rPr>
      </w:pPr>
      <w:r>
        <w:rPr>
          <w:b/>
          <w:bCs/>
        </w:rPr>
        <w:t>Deployment</w:t>
      </w:r>
    </w:p>
    <w:p w14:paraId="50492264" w14:textId="019FEEF6" w:rsidR="00D33996" w:rsidRPr="008C22A6" w:rsidRDefault="00D33996" w:rsidP="00D33996">
      <w:r>
        <w:t xml:space="preserve">Acoustic data were collected using an Ocean Sonics SC2 </w:t>
      </w:r>
      <w:r w:rsidR="00EC15A0">
        <w:t>(</w:t>
      </w:r>
      <w:hyperlink r:id="rId10"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East Pacific Time-series Underwater Networked Experiments observatory. The hydrophone was mounted 1 m above the sea floor and sampled continuously at 64 kHz</w:t>
      </w:r>
      <w:r w:rsidR="00EC15A0">
        <w:t>.</w:t>
      </w:r>
      <w:r>
        <w:t xml:space="preserve"> data that did not contain classified signals were archived after </w:t>
      </w:r>
      <w:r>
        <w:lastRenderedPageBreak/>
        <w:t>review by regional navies.</w:t>
      </w:r>
      <w:r>
        <w:br/>
      </w:r>
    </w:p>
    <w:p w14:paraId="3ED4F6CD" w14:textId="77777777" w:rsidR="00EC15A0" w:rsidRDefault="00D33996" w:rsidP="00D33996">
      <w:r>
        <w:rPr>
          <w:b/>
          <w:bCs/>
        </w:rPr>
        <w:t>Processing</w:t>
      </w:r>
      <w:r w:rsidR="00EC15A0" w:rsidRPr="00EC15A0">
        <w:t xml:space="preserve"> </w:t>
      </w:r>
    </w:p>
    <w:p w14:paraId="29B8B69E" w14:textId="00A1C67A" w:rsidR="004831F0" w:rsidRPr="0088680E" w:rsidRDefault="00427D7A" w:rsidP="00D33996">
      <w:pPr>
        <w:rPr>
          <w:color w:val="000000" w:themeColor="text1"/>
        </w:rPr>
      </w:pPr>
      <w:r>
        <w:t>The hydrophone sampled at 64kHz but uses a 25.6kHz anti-aliasing filter during data collection and digitization, yielding a 32kHz bandwidth with reduced apparent sound intensities above 25.6kHz. Data were evaluated for the presence of killer whales and other species in three separate efforts with varying protocols for each. All manual annotation was completed initially using JASCO’s PAMLab software. Annotations were produced using a logarithmic spectrogram display with different spectral settings in 4 different bands, enabling multi-</w:t>
      </w:r>
      <w:r w:rsidRPr="009F0B1A">
        <w:rPr>
          <w:color w:val="000000" w:themeColor="text1"/>
        </w:rPr>
        <w:t>species identification across the full bandwidth in a single pass. All visible signals were considered for annotation, and no signal-to-noise ratio threshold was used. Annotations initially made in PAMLab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E429BDF" w14:textId="0D59AEBF" w:rsidR="004831F0" w:rsidRDefault="004831F0" w:rsidP="004831F0">
      <w:pPr>
        <w:rPr>
          <w:b/>
          <w:bCs/>
        </w:rPr>
      </w:pPr>
      <w:r>
        <w:rPr>
          <w:b/>
          <w:bCs/>
        </w:rPr>
        <w:t>Annotation</w:t>
      </w:r>
    </w:p>
    <w:p w14:paraId="4E93EDE3" w14:textId="189AF6A1" w:rsidR="00BF6EAC" w:rsidRDefault="00BF6EAC" w:rsidP="00BF6EAC">
      <w:r>
        <w:t xml:space="preserve">Two groups independently annotated these data for different purposes using different approaches. The original annotation effort focused on categorizing marine mammal presence as well as producing diverse call-level annotations for classifier development. Here, every second file for each of the first four days of the month in 2014 was reviewed for the presence of marine mammal signals. If a marine mammal call or signal was found, the signal was annotated on one of three levels. If the file contained a killer whale signal, all pulsed signals within the file were annotated if present. Some whistles were annotated but echolocation clicks were not annotated. Due to their infrequent use of the area, files previously identified as containing killer whales in 2013 during opportunistic data checks were also annotated and included in the data set. For all other species, only one signal (e.g. fin whale classic call) was annotated per file with exceptions made to include an extra call to capture diverse signals. Thus, some of the audio files containing biological sounds contain more biological signals than were annotated. </w:t>
      </w:r>
    </w:p>
    <w:p w14:paraId="2DB5200A" w14:textId="12282213" w:rsidR="00BF6EAC" w:rsidRPr="000B4D88" w:rsidRDefault="00BF6EAC" w:rsidP="00BF6EAC">
      <w:pPr>
        <w:jc w:val="both"/>
      </w:pPr>
      <w:r>
        <w:t xml:space="preserve">A latter effort </w:t>
      </w:r>
      <w:r w:rsidR="000B4D88">
        <w:t>sought to incorporate i</w:t>
      </w:r>
      <w:r>
        <w:t>nter-observer variability into the analysis</w:t>
      </w:r>
      <w:r w:rsidR="000B4D88">
        <w:t xml:space="preserve"> and thus hired two outside experts to re-annotate a section of data between May 20 and June 23, 2023</w:t>
      </w:r>
      <w:r>
        <w:t>.</w:t>
      </w:r>
      <w:r w:rsidR="0088680E">
        <w:t xml:space="preserve"> </w:t>
      </w:r>
      <w:r>
        <w:t xml:space="preserve">Thus, two outside experts from JASCO analyzed </w:t>
      </w:r>
      <w:r w:rsidR="000B4D88">
        <w:t>a subset of the annotations from A</w:t>
      </w:r>
      <w:r>
        <w:t xml:space="preserve"> Raven Pro. </w:t>
      </w:r>
      <w:r w:rsidR="000B4D88">
        <w:t xml:space="preserve">In the secondary analysis </w:t>
      </w:r>
      <w:r w:rsidR="000B4D88">
        <w:rPr>
          <w:rFonts w:cstheme="minorHAnsi"/>
        </w:rPr>
        <w:t>a</w:t>
      </w:r>
      <w:r>
        <w:rPr>
          <w:rFonts w:cstheme="minorHAnsi"/>
        </w:rPr>
        <w:t xml:space="preserve">ll SRKW and Bigg’s communication signals such as pulsed calls, whistles, buzzes, and rasps were annotated with bounding boxes demarcating the start and end time of the signal as well as the low and high frequencies. When possible, pulsed calls were further classified into specific call types, </w:t>
      </w:r>
      <w:r w:rsidR="000B4D88">
        <w:rPr>
          <w:rFonts w:cstheme="minorHAnsi"/>
        </w:rPr>
        <w:t>following the call types demarcated by</w:t>
      </w:r>
      <w:r>
        <w:rPr>
          <w:rFonts w:cstheme="minorHAnsi"/>
        </w:rPr>
        <w:t xml:space="preserve"> Ford </w:t>
      </w:r>
      <w:r w:rsidR="000B4D88">
        <w:rPr>
          <w:rFonts w:cstheme="minorHAnsi"/>
        </w:rPr>
        <w:t>(</w:t>
      </w:r>
      <w:r>
        <w:rPr>
          <w:rFonts w:cstheme="minorHAnsi"/>
        </w:rPr>
        <w:t>1987</w:t>
      </w:r>
      <w:r w:rsidR="000B4D88">
        <w:rPr>
          <w:rFonts w:cstheme="minorHAnsi"/>
        </w:rPr>
        <w:t>)</w:t>
      </w:r>
      <w:r>
        <w:rPr>
          <w:rFonts w:cstheme="minorHAnsi"/>
        </w:rPr>
        <w:t>. Although not all echolocation clicks were recorded, a singular instance or burst of clicks was marked in each audio file to indicate the presence of echolocation</w:t>
      </w:r>
      <w:r w:rsidR="000B4D88">
        <w:rPr>
          <w:rFonts w:cstheme="minorHAnsi"/>
        </w:rPr>
        <w:t xml:space="preserve"> in the file</w:t>
      </w:r>
      <w:r>
        <w:rPr>
          <w:rFonts w:cstheme="minorHAnsi"/>
        </w:rPr>
        <w:t>. Each signal was assigned a confidence rating of either ‘low’, ‘medium’, or ‘high’ to specify the level of certainty provided by the annotator. If the call could not be identified, it was left as ‘unknown’.</w:t>
      </w:r>
      <w:r>
        <w:t xml:space="preserve"> </w:t>
      </w:r>
      <w:r w:rsidRPr="005B5255">
        <w:t>The two annotation streams have been combined for the final dataset. The two annotation sets have not been thoroughly cross referenced in order to allow for inter-observer analysis.</w:t>
      </w:r>
      <w:r>
        <w:t xml:space="preserve"> </w:t>
      </w:r>
    </w:p>
    <w:p w14:paraId="6980F991" w14:textId="7A6FF71F" w:rsidR="00B21182" w:rsidRDefault="002556A2" w:rsidP="00B21182">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r w:rsidR="0088680E">
        <w:t>Annotations</w:t>
      </w:r>
      <w:r w:rsidR="00585423">
        <w:t xml:space="preserve"> that indicated uncertainty to the species by indicating either possible alternative species or were demarcated with </w:t>
      </w:r>
      <w:r>
        <w:t xml:space="preserve">medium or low certainty were </w:t>
      </w:r>
      <w:r w:rsidR="00585423">
        <w:t xml:space="preserve">defined in the KW_certain </w:t>
      </w:r>
      <w:r>
        <w:t xml:space="preserve">category. Because click annotation varied </w:t>
      </w:r>
      <w:r>
        <w:lastRenderedPageBreak/>
        <w:t xml:space="preserve">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 xml:space="preserve">All killer whale annotations containing a “?” were tagged as uncertain as </w:t>
      </w:r>
    </w:p>
    <w:p w14:paraId="0DC8E5F1" w14:textId="0080410B" w:rsidR="002939C5" w:rsidRDefault="002939C5" w:rsidP="00B21182">
      <w:pPr>
        <w:rPr>
          <w:b/>
          <w:bCs/>
        </w:rPr>
      </w:pPr>
      <w:r>
        <w:t>There were over a hundred different tags for specie data in these annotations including all variation of possible confounding species (e.g. killer whale, humpback, or p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ClassSpecies label for killer whale clicks and buzzes was set to ‘UndBio’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br/>
      </w:r>
    </w:p>
    <w:p w14:paraId="23733835" w14:textId="4070FEF1" w:rsidR="002153FF" w:rsidRDefault="002153FF" w:rsidP="001D2641">
      <w:pPr>
        <w:pStyle w:val="Heading3"/>
      </w:pPr>
      <w:r>
        <w:t>Department of Fisheries and Oceans Canada</w:t>
      </w:r>
    </w:p>
    <w:p w14:paraId="49F13466" w14:textId="45740685" w:rsidR="00616812" w:rsidRDefault="00616812"/>
    <w:p w14:paraId="0F2AF183" w14:textId="0A183C92"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p>
    <w:p w14:paraId="6D5D5562" w14:textId="77777777" w:rsidR="002F1522" w:rsidRPr="00616812" w:rsidRDefault="002F1522"/>
    <w:p w14:paraId="696289A0" w14:textId="5A53D66C"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21E0F0F5" w:rsidR="003943D6" w:rsidRDefault="003943D6" w:rsidP="003943D6">
      <w:r>
        <w:t xml:space="preserve">Data from the </w:t>
      </w:r>
      <w:r w:rsidR="004E21D7" w:rsidRPr="004E21D7">
        <w:t>Cetacean Research Program (CRP)</w:t>
      </w:r>
      <w:r w:rsidR="004E21D7">
        <w:t xml:space="preserve"> </w:t>
      </w:r>
      <w:r>
        <w:t>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 W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and manually identifying all of th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69608035" w14:textId="77777777" w:rsidR="003943D6" w:rsidRDefault="003943D6" w:rsidP="003943D6">
      <w:r>
        <w:t xml:space="preserve">Data were collected using AURAL-M2 and SM2M off of Vancouver Island and Northern BC, respectively. As with all DFO data exact locations are not publicly available. Deployment depth off of Vancouver Island was approximately 114m and 35m at the Northern BC deployment site. The AURAL-M2 sampled audio at 16.384 kHz and the SM2M sampled at 16khz. </w:t>
      </w:r>
    </w:p>
    <w:p w14:paraId="362355BC" w14:textId="77777777" w:rsidR="003943D6" w:rsidRDefault="003943D6" w:rsidP="003943D6">
      <w:pPr>
        <w:rPr>
          <w:b/>
          <w:bCs/>
        </w:rPr>
      </w:pPr>
      <w:commentRangeStart w:id="2"/>
      <w:r>
        <w:rPr>
          <w:b/>
          <w:bCs/>
        </w:rPr>
        <w:t>Processing</w:t>
      </w:r>
      <w:commentRangeEnd w:id="2"/>
      <w:r>
        <w:rPr>
          <w:rStyle w:val="CommentReference"/>
        </w:rPr>
        <w:commentReference w:id="2"/>
      </w:r>
    </w:p>
    <w:p w14:paraId="049CD708" w14:textId="463E8633" w:rsidR="003943D6" w:rsidRDefault="003943D6" w:rsidP="003943D6">
      <w:r>
        <w:t xml:space="preserve">The raw audio recordings (WAV) were post-processed using the Whistle and Moan Detector in PAMGuard version 1.12.08 </w:t>
      </w:r>
      <w:r w:rsidR="0088680E">
        <w:fldChar w:fldCharType="begin"/>
      </w:r>
      <w:r w:rsidR="0088680E">
        <w:instrText xml:space="preserve"> ADDIN ZOTERO_ITEM CSL_CITATION {"citationID":"IqoYLUHl","properties":{"formattedCitation":"(Gillespie et al., 2013)","plainCitation":"(Gillespie et al., 2013)","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schema":"https://github.com/citation-style-language/schema/raw/master/csl-citation.json"} </w:instrText>
      </w:r>
      <w:r w:rsidR="0088680E">
        <w:fldChar w:fldCharType="separate"/>
      </w:r>
      <w:r w:rsidR="0088680E" w:rsidRPr="0088680E">
        <w:rPr>
          <w:rFonts w:ascii="Calibri" w:hAnsi="Calibri" w:cs="Calibri"/>
        </w:rPr>
        <w:t>(Gillespie et al., 2013)</w:t>
      </w:r>
      <w:r w:rsidR="0088680E">
        <w:fldChar w:fldCharType="end"/>
      </w:r>
      <w:r w:rsidR="0088680E">
        <w:t xml:space="preserve"> with an</w:t>
      </w:r>
      <w:r w:rsidR="0088680E" w:rsidRPr="0088680E">
        <w:t xml:space="preserve"> FFT length of 512 and hop size of 50% (256).</w:t>
      </w:r>
      <w:r>
        <w:t xml:space="preserve"> </w:t>
      </w:r>
      <w:r>
        <w:lastRenderedPageBreak/>
        <w:t xml:space="preserve">The detector was user- configured with a high-pass filter of 800Hz to limit the number of humpback whale detections and lessen the manual validation burden. The SNR detection threshold was set to 6dB. All detections in the first two seconds of each file were excluded because the detection algorithm produces several false detections within this period. </w:t>
      </w:r>
    </w:p>
    <w:p w14:paraId="01DB78F8" w14:textId="63A54104" w:rsidR="008C2AFC" w:rsidRDefault="008C2AFC" w:rsidP="00943B8B">
      <w:r>
        <w:t xml:space="preserve">PAMGuard detections were subsequently processed into calls using a simple grouping algorithm. The algorithm first searched for temporally overlapping </w:t>
      </w:r>
      <w:r w:rsidR="00943B8B">
        <w:t>detections</w:t>
      </w:r>
      <w:r>
        <w:t xml:space="preserve">. </w:t>
      </w:r>
      <w:r w:rsidR="00943B8B">
        <w:t>Detection start, end, low and high frequencies were combined if the labels were consistent across overlapping detections. This was done with finer resolution labels (e.g. call type, clan, subclan, or pod)</w:t>
      </w:r>
      <w:r w:rsidR="003F4D44">
        <w:t xml:space="preserve"> than are presented in the </w:t>
      </w:r>
      <w:r w:rsidR="00B47EBA">
        <w:t>final dataset</w:t>
      </w:r>
      <w:r w:rsidR="00943B8B">
        <w:t xml:space="preserve">. </w:t>
      </w:r>
    </w:p>
    <w:p w14:paraId="0FF1F732" w14:textId="77777777" w:rsidR="003943D6" w:rsidRDefault="003943D6" w:rsidP="003943D6">
      <w:pPr>
        <w:rPr>
          <w:b/>
          <w:bCs/>
        </w:rPr>
      </w:pPr>
      <w:r>
        <w:rPr>
          <w:b/>
          <w:bCs/>
        </w:rPr>
        <w:t>Annotation</w:t>
      </w:r>
    </w:p>
    <w:p w14:paraId="50A4EFDC" w14:textId="506873EB" w:rsidR="003943D6" w:rsidRDefault="003943D6" w:rsidP="003943D6">
      <w:r>
        <w:t xml:space="preserve">All detections </w:t>
      </w:r>
      <w:r w:rsidRPr="004E21D7">
        <w:t>including whistles and pulsed calls were aurally</w:t>
      </w:r>
      <w:r>
        <w:t xml:space="preserve"> and visually reviewed using PAMGuard and identified to species (for biotic) and sound type (for abiotic). Where applicable and as time allowed, detections were also acoustically identified to ecotype. Note that files may contain more identifiable calls than the annotations indicate due to false negatives that are inherent when using automated detectors</w:t>
      </w:r>
      <w:commentRangeStart w:id="3"/>
      <w:commentRangeStart w:id="4"/>
      <w:commentRangeStart w:id="5"/>
      <w:r>
        <w:t>.</w:t>
      </w:r>
      <w:commentRangeEnd w:id="3"/>
      <w:r>
        <w:rPr>
          <w:rStyle w:val="CommentReference"/>
        </w:rPr>
        <w:commentReference w:id="3"/>
      </w:r>
      <w:commentRangeEnd w:id="4"/>
      <w:r>
        <w:rPr>
          <w:rStyle w:val="CommentReference"/>
        </w:rPr>
        <w:commentReference w:id="4"/>
      </w:r>
      <w:commentRangeEnd w:id="5"/>
      <w:r w:rsidR="0088680E">
        <w:rPr>
          <w:rStyle w:val="CommentReference"/>
        </w:rPr>
        <w:commentReference w:id="5"/>
      </w:r>
      <w:r>
        <w:t xml:space="preserve"> These manual reviews were conducted by trained and experienced </w:t>
      </w:r>
      <w:commentRangeStart w:id="6"/>
      <w:commentRangeStart w:id="7"/>
      <w:r w:rsidR="001117A4">
        <w:t>analysts using the HALLO protocol (</w:t>
      </w:r>
      <w:r w:rsidR="001117A4">
        <w:fldChar w:fldCharType="begin"/>
      </w:r>
      <w:r w:rsidR="001117A4">
        <w:instrText xml:space="preserve"> REF _Ref170116667 \h </w:instrText>
      </w:r>
      <w:r w:rsidR="001117A4">
        <w:fldChar w:fldCharType="separate"/>
      </w:r>
      <w:r w:rsidR="001117A4">
        <w:t>HALLO Annotation Guidelines</w:t>
      </w:r>
      <w:r w:rsidR="001117A4">
        <w:fldChar w:fldCharType="end"/>
      </w:r>
      <w:r w:rsidR="001117A4">
        <w:t>).</w:t>
      </w:r>
      <w:r>
        <w:t xml:space="preserve"> </w:t>
      </w:r>
      <w:commentRangeEnd w:id="6"/>
      <w:r>
        <w:rPr>
          <w:rStyle w:val="CommentReference"/>
        </w:rPr>
        <w:commentReference w:id="6"/>
      </w:r>
      <w:commentRangeEnd w:id="7"/>
      <w:r w:rsidR="0088680E">
        <w:rPr>
          <w:rStyle w:val="CommentReference"/>
        </w:rPr>
        <w:commentReference w:id="7"/>
      </w:r>
    </w:p>
    <w:p w14:paraId="6292BBB0" w14:textId="77777777" w:rsidR="003943D6" w:rsidRDefault="003943D6" w:rsidP="003943D6">
      <w:r>
        <w:t xml:space="preserve">Note that individual detections may be separate components of the same discrete call (i.e. harmonics or sidebands), thus, not every detection represents a unique vocalization. The PAMGuard Whistle and Moan detector detects individual contours, so all individual harmonics within a call would constitute separate detections if they meet the detector’s criteria (this happens quite frequently). Also, the settings of the detector mean that independent tones (like from multiple individuals) that cross or overlap in frequency and time may be detected as a single detection. </w:t>
      </w:r>
      <w:r>
        <w:rPr>
          <w:highlight w:val="yellow"/>
        </w:rPr>
        <w:t>Of the 158k</w:t>
      </w:r>
      <w:r>
        <w:t xml:space="preserve"> annotations provided, the start time of </w:t>
      </w:r>
      <w:commentRangeStart w:id="8"/>
      <w:commentRangeStart w:id="9"/>
      <w:r>
        <w:t>348</w:t>
      </w:r>
      <w:commentRangeEnd w:id="8"/>
      <w:r>
        <w:rPr>
          <w:rStyle w:val="CommentReference"/>
        </w:rPr>
        <w:commentReference w:id="8"/>
      </w:r>
      <w:commentRangeEnd w:id="9"/>
      <w:r w:rsidR="0088680E">
        <w:rPr>
          <w:rStyle w:val="CommentReference"/>
        </w:rPr>
        <w:commentReference w:id="9"/>
      </w:r>
      <w:r>
        <w:t xml:space="preserve"> annotations coincided (e.g. overlapped) with the time start time and duration of other annotations.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780B16BD" w14:textId="3C703CE6" w:rsidR="00A650E0" w:rsidRDefault="004E21D7" w:rsidP="00E03AEF">
      <w:pPr>
        <w:rPr>
          <w:rFonts w:ascii="Calibri" w:hAnsi="Calibri"/>
          <w:color w:val="222222"/>
          <w:shd w:val="clear" w:color="auto" w:fill="FFFFFF"/>
        </w:rPr>
      </w:pPr>
      <w:r w:rsidRPr="004E21D7">
        <w:rPr>
          <w:rFonts w:ascii="Calibri" w:hAnsi="Calibri"/>
          <w:color w:val="222222"/>
          <w:shd w:val="clear" w:color="auto" w:fill="FFFFFF"/>
        </w:rPr>
        <w:t>Whale Detection and Localization Program (WDL)</w:t>
      </w:r>
      <w:r>
        <w:rPr>
          <w:rFonts w:ascii="Calibri" w:hAnsi="Calibri"/>
          <w:color w:val="222222"/>
          <w:shd w:val="clear" w:color="auto" w:fill="FFFFFF"/>
        </w:rPr>
        <w:t xml:space="preserve"> </w:t>
      </w:r>
      <w:r w:rsidR="00A650E0">
        <w:rPr>
          <w:rFonts w:ascii="Calibri" w:hAnsi="Calibri"/>
          <w:color w:val="222222"/>
          <w:shd w:val="clear" w:color="auto" w:fill="FFFFFF"/>
        </w:rPr>
        <w:t>provided data from four deployment locations</w:t>
      </w:r>
      <w:r w:rsidR="001117A4">
        <w:rPr>
          <w:rFonts w:ascii="Calibri" w:hAnsi="Calibri"/>
          <w:color w:val="222222"/>
          <w:shd w:val="clear" w:color="auto" w:fill="FFFFFF"/>
        </w:rPr>
        <w:t xml:space="preserve"> in Canadian waters including</w:t>
      </w:r>
      <w:r w:rsidR="00A650E0">
        <w:rPr>
          <w:rFonts w:ascii="Calibri" w:hAnsi="Calibri"/>
          <w:color w:val="222222"/>
          <w:shd w:val="clear" w:color="auto" w:fill="FFFFFF"/>
        </w:rPr>
        <w:t>, Carmanah</w:t>
      </w:r>
      <w:r w:rsidR="001117A4">
        <w:rPr>
          <w:rFonts w:ascii="Calibri" w:hAnsi="Calibri"/>
          <w:color w:val="222222"/>
          <w:shd w:val="clear" w:color="auto" w:fill="FFFFFF"/>
        </w:rPr>
        <w:t xml:space="preserve"> Point</w:t>
      </w:r>
      <w:r w:rsidR="00A650E0">
        <w:rPr>
          <w:rFonts w:ascii="Calibri" w:hAnsi="Calibri"/>
          <w:color w:val="222222"/>
          <w:shd w:val="clear" w:color="auto" w:fill="FFFFFF"/>
        </w:rPr>
        <w:t xml:space="preserve">, Swanson Channel, and two locations in the </w:t>
      </w:r>
      <w:r w:rsidR="001117A4">
        <w:rPr>
          <w:rFonts w:ascii="Calibri" w:hAnsi="Calibri"/>
          <w:color w:val="222222"/>
          <w:shd w:val="clear" w:color="auto" w:fill="FFFFFF"/>
        </w:rPr>
        <w:t xml:space="preserve">Northern and Southern ends of the </w:t>
      </w:r>
      <w:r w:rsidR="00A650E0">
        <w:rPr>
          <w:rFonts w:ascii="Calibri" w:hAnsi="Calibri"/>
          <w:color w:val="222222"/>
          <w:shd w:val="clear" w:color="auto" w:fill="FFFFFF"/>
        </w:rPr>
        <w:t>Strait of Georgia.</w:t>
      </w:r>
      <w:r w:rsidR="001117A4">
        <w:rPr>
          <w:rFonts w:ascii="Calibri" w:hAnsi="Calibri"/>
          <w:color w:val="222222"/>
          <w:shd w:val="clear" w:color="auto" w:fill="FFFFFF"/>
        </w:rPr>
        <w:t xml:space="preserve"> </w:t>
      </w:r>
      <w:r w:rsidR="00A650E0">
        <w:rPr>
          <w:rFonts w:ascii="Calibri" w:hAnsi="Calibri"/>
          <w:color w:val="222222"/>
          <w:shd w:val="clear" w:color="auto" w:fill="FFFFFF"/>
        </w:rPr>
        <w:t xml:space="preserve"> The annotated dataset spanned 298 days from September 2021 through June 2022.</w:t>
      </w:r>
    </w:p>
    <w:p w14:paraId="17D9F4BB" w14:textId="71201D25" w:rsidR="00E03AEF" w:rsidRPr="00324695" w:rsidRDefault="00E03AEF" w:rsidP="00E03AEF">
      <w:pPr>
        <w:rPr>
          <w:b/>
          <w:bCs/>
        </w:rPr>
      </w:pPr>
      <w:r w:rsidRPr="00324695">
        <w:rPr>
          <w:b/>
          <w:bCs/>
        </w:rPr>
        <w:t xml:space="preserve">Deployment </w:t>
      </w:r>
    </w:p>
    <w:p w14:paraId="4730E552" w14:textId="5FB70640" w:rsidR="00616812" w:rsidRPr="00581485" w:rsidRDefault="00C32EDE" w:rsidP="00616812">
      <w:r>
        <w:t xml:space="preserve">Four locations were chosen for the study area. Carmanah Point, Swanson Channel and the Northern and Southern Ends of the Strait of Georgia. Exact locations are not disclosed. A </w:t>
      </w:r>
      <w:r w:rsidR="00E636C8">
        <w:t xml:space="preserve">SoundTrap </w:t>
      </w:r>
      <w:r>
        <w:t xml:space="preserve">(www.oceaninstruments.co.nz) was used for the </w:t>
      </w:r>
      <w:r w:rsidR="00E636C8">
        <w:t xml:space="preserve">Carmanah </w:t>
      </w:r>
      <w:r>
        <w:t>point location and AMARS</w:t>
      </w:r>
      <w:r w:rsidR="001117A4">
        <w:t xml:space="preserve"> (</w:t>
      </w:r>
      <w:r w:rsidR="001117A4" w:rsidRPr="001117A4">
        <w:t>https://www.jasco.com</w:t>
      </w:r>
      <w:r w:rsidR="001117A4">
        <w:t>)</w:t>
      </w:r>
      <w:r>
        <w:t xml:space="preserve"> were used for all other deployments. </w:t>
      </w:r>
      <w:r w:rsidR="00E636C8" w:rsidRPr="00E636C8">
        <w:t>All deployments were between about 3- 5 months long</w:t>
      </w:r>
      <w:r>
        <w:t>. Audio data were continuously sampled at either 192 k</w:t>
      </w:r>
      <w:r w:rsidR="00E636C8">
        <w:t>H</w:t>
      </w:r>
      <w:r>
        <w:t>z for the SoundTrap or 256 kHz for the AMARs.</w:t>
      </w:r>
    </w:p>
    <w:p w14:paraId="2808E83C" w14:textId="60334872" w:rsidR="00616812" w:rsidRDefault="00616812" w:rsidP="00616812">
      <w:pPr>
        <w:rPr>
          <w:b/>
          <w:bCs/>
        </w:rPr>
      </w:pPr>
      <w:r w:rsidRPr="00324695">
        <w:rPr>
          <w:b/>
          <w:bCs/>
        </w:rPr>
        <w:t>Processing</w:t>
      </w:r>
    </w:p>
    <w:p w14:paraId="58C121C5" w14:textId="312A2AB4" w:rsidR="00616812" w:rsidRDefault="00107F3A" w:rsidP="00216FED">
      <w:r w:rsidRPr="00107F3A">
        <w:t xml:space="preserve">Audio recordings were processed with the PAMGuard (Gillespie et al. 2013) Whistle and Moan Detector (v. 2.02.03) for the presence of potential killer whale calls. </w:t>
      </w:r>
      <w:r>
        <w:t>A</w:t>
      </w:r>
      <w:r w:rsidRPr="00107F3A">
        <w:t xml:space="preserve">udio files were downsampled within PAMGuard to 48 kHz, and a weak IIR Butterworth high-pass filter with a threshold of 2 kHz and an order </w:t>
      </w:r>
      <w:r w:rsidRPr="00107F3A">
        <w:lastRenderedPageBreak/>
        <w:t xml:space="preserve">of 1 was applied to reduce background noise in the lower frequency bands. </w:t>
      </w:r>
      <w:r>
        <w:t>N</w:t>
      </w:r>
      <w:r w:rsidRPr="00107F3A">
        <w:t>ominal sensitivit</w:t>
      </w:r>
      <w:r>
        <w:t>ies</w:t>
      </w:r>
      <w:r w:rsidRPr="00107F3A">
        <w:t xml:space="preserve"> of </w:t>
      </w:r>
      <w:r>
        <w:t xml:space="preserve"> -</w:t>
      </w:r>
      <w:r w:rsidRPr="00107F3A">
        <w:t xml:space="preserve">164.1 dB  </w:t>
      </w:r>
      <w:r>
        <w:t>and</w:t>
      </w:r>
      <w:r w:rsidRPr="00107F3A">
        <w:t xml:space="preserve"> -176.2 </w:t>
      </w:r>
      <w:r>
        <w:t>were used</w:t>
      </w:r>
      <w:r w:rsidRPr="00107F3A">
        <w:t xml:space="preserve"> for AMARs and the SoundTraps, respectively. The Whistle and Moan Detector used a minimum frequency threshold of 200 Hz, a maximum frequency threshold of 24000 Hz (the Nyquist rate), and a minimum contour length of 15 time slices (about 341 milliseconds); otherwise, all other detection settings were kept at their defaults. In the detector's noise and thresholding tab, all boxes except "Run Gaussian Kernel Smoothing" were checked and any input values were kept at their defaults as well. The FFT engine used with the detector used an FFT length of 2048, a hop size of 1024, and a Hann window function, with the same noise parameters as those in the detector.</w:t>
      </w:r>
    </w:p>
    <w:p w14:paraId="5DE7D58E" w14:textId="77777777" w:rsidR="004831F0" w:rsidRPr="00E03AEF" w:rsidRDefault="004831F0" w:rsidP="004831F0">
      <w:pPr>
        <w:rPr>
          <w:b/>
          <w:bCs/>
        </w:rPr>
      </w:pPr>
      <w:r>
        <w:rPr>
          <w:b/>
          <w:bCs/>
        </w:rPr>
        <w:t>Annotation</w:t>
      </w:r>
    </w:p>
    <w:p w14:paraId="14093C86" w14:textId="712C6BFE" w:rsidR="00616812" w:rsidRDefault="00216FED" w:rsidP="00616812">
      <w:r>
        <w:t>All PAMGuard detections were evaluated for the presence of killer whales by expert analysts and annotated as such.</w:t>
      </w:r>
      <w:r w:rsidRPr="00216FED">
        <w:rPr>
          <w:color w:val="FF0000"/>
        </w:rPr>
        <w:t xml:space="preserve"> Annotations included whistles and pulsed calls but echolocation clicks were not </w:t>
      </w:r>
      <w:r>
        <w:rPr>
          <w:color w:val="FF0000"/>
        </w:rPr>
        <w:t>included as they were rarely discovered by the whistle and moan detector</w:t>
      </w:r>
      <w:r w:rsidRPr="00216FED">
        <w:rPr>
          <w:color w:val="FF0000"/>
        </w:rPr>
        <w:t>.</w:t>
      </w:r>
      <w:r>
        <w:t xml:space="preserve"> </w:t>
      </w:r>
      <w:r w:rsidR="0037116E">
        <w:t xml:space="preserve">As with the Pilkington dataset that was similarly processed by PAMGuard, </w:t>
      </w:r>
      <w:r w:rsidR="009F45DD" w:rsidRPr="00361A3F">
        <w:t xml:space="preserve">multiple </w:t>
      </w:r>
      <w:r w:rsidR="0037116E">
        <w:t xml:space="preserve">annotations </w:t>
      </w:r>
      <w:r w:rsidR="009F45DD" w:rsidRPr="00361A3F">
        <w:t xml:space="preserve">could represent a single call. </w:t>
      </w:r>
      <w:r w:rsidR="0037116E">
        <w:t>In this case</w:t>
      </w:r>
      <w:r w:rsidR="009F45DD" w:rsidRPr="00361A3F">
        <w:t>, 27% of the detections overlapped in time</w:t>
      </w:r>
      <w:r w:rsidR="0037116E">
        <w:t xml:space="preserve"> and could represent call partitions</w:t>
      </w:r>
      <w:r w:rsidR="009F45DD" w:rsidRPr="00361A3F">
        <w:t>.</w:t>
      </w:r>
    </w:p>
    <w:p w14:paraId="2DCF234E" w14:textId="77777777" w:rsidR="00A32175" w:rsidRPr="00616812" w:rsidRDefault="00A32175" w:rsidP="00616812"/>
    <w:p w14:paraId="2D80526C" w14:textId="27DC5066" w:rsidR="006D31B0" w:rsidRDefault="006D31B0">
      <w:pPr>
        <w:pStyle w:val="Heading3"/>
      </w:pPr>
      <w:r>
        <w:t>JASCO</w:t>
      </w:r>
      <w:r w:rsidR="00F56B6C">
        <w:t xml:space="preserve"> and</w:t>
      </w:r>
      <w:r>
        <w:t xml:space="preserve"> Vancouver Frasier Port Authority</w:t>
      </w:r>
    </w:p>
    <w:p w14:paraId="0B0613C5" w14:textId="24947643"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r w:rsidR="004B7905">
        <w:t xml:space="preserve"> 2017.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er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087D0689" w:rsidR="006A1A86" w:rsidRPr="006D31B0" w:rsidRDefault="008A501E" w:rsidP="006D31B0">
      <w:r>
        <w:t xml:space="preserve">Encounters were manually annotated </w:t>
      </w:r>
      <w:r w:rsidR="00F56B6C">
        <w:t xml:space="preserve">by expert analysts </w:t>
      </w:r>
      <w:r>
        <w:t xml:space="preserve">for the presence of killer whale calls </w:t>
      </w:r>
      <w:r w:rsidR="001117A4">
        <w:t>following the HALLO protocol</w:t>
      </w:r>
      <w:r>
        <w:t xml:space="preserve">. </w:t>
      </w:r>
      <w:r w:rsidR="001117A4">
        <w:t>Expert a</w:t>
      </w:r>
      <w:r>
        <w:t xml:space="preserve">nnotators used Raven Pro to identify killer whale calls and, where </w:t>
      </w:r>
      <w:r w:rsidR="00F56B6C">
        <w:t>possible, classify</w:t>
      </w:r>
      <w:r>
        <w:t xml:space="preserve"> calls to call type. </w:t>
      </w:r>
      <w:r w:rsidR="00F56B6C">
        <w:t xml:space="preserve">Annotators also noted the presence of a variety of non-target calls and abiotic sounds including unknown signals, background noise, fish, and potential pacific-white-sided dolphins.  </w:t>
      </w:r>
    </w:p>
    <w:p w14:paraId="220FFF5E" w14:textId="178C03FE" w:rsidR="006D31B0" w:rsidRDefault="006D31B0">
      <w:pPr>
        <w:pStyle w:val="Heading3"/>
      </w:pPr>
      <w:r>
        <w:t>JASCO, Vancouver Frasier Port Authority, Ocean Networks Canada</w:t>
      </w:r>
    </w:p>
    <w:p w14:paraId="693D9D46" w14:textId="64DE072E" w:rsidR="006A1A86" w:rsidRPr="006A1A86" w:rsidRDefault="006A1A86" w:rsidP="007A68EB">
      <w:pPr>
        <w:rPr>
          <w:b/>
          <w:bCs/>
        </w:rPr>
      </w:pPr>
      <w:r>
        <w:rPr>
          <w:b/>
          <w:bCs/>
        </w:rPr>
        <w:t xml:space="preserve">Strait of Georgia </w:t>
      </w:r>
    </w:p>
    <w:p w14:paraId="444D4964" w14:textId="4867B8BF" w:rsidR="006D31B0" w:rsidRDefault="004B7905" w:rsidP="004B7905">
      <w:r>
        <w:lastRenderedPageBreak/>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522D41">
        <w:t>A small section of the data were manually validated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t>Processing</w:t>
      </w:r>
    </w:p>
    <w:p w14:paraId="3056D54F" w14:textId="1A4D7BE2" w:rsidR="00B937FD" w:rsidRPr="00747DFC" w:rsidRDefault="00B937FD" w:rsidP="00B937FD">
      <w:r>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069D28A9" w:rsidR="006D31B0" w:rsidRDefault="00B937FD" w:rsidP="006D31B0">
      <w:r>
        <w:t xml:space="preserve">Encounters were manually annotated by expert analysts for the presence of killer whale calls </w:t>
      </w:r>
      <w:r w:rsidR="001117A4">
        <w:t>following the HALLO protocol</w:t>
      </w:r>
      <w:r>
        <w:t xml:space="preserve">. Annotators used Raven Pro to identify killer whale calls and, where possible, classify calls to call type. Annotators also noted the presence of a variety of non-target calls and abiotic sounds including unknown signals, background noise, fish, sonar, and potential pacific-white-sided dolphins.  </w:t>
      </w:r>
    </w:p>
    <w:p w14:paraId="3DDA8308" w14:textId="77777777" w:rsidR="006D31B0" w:rsidRPr="006D31B0" w:rsidRDefault="006D31B0" w:rsidP="006D31B0"/>
    <w:p w14:paraId="508D1868" w14:textId="71C7B3B5" w:rsidR="002D7169" w:rsidRDefault="002D7169">
      <w:pPr>
        <w:pStyle w:val="Heading3"/>
        <w:pPrChange w:id="10" w:author="Kaitlin Palmer" w:date="2024-01-21T17:43:00Z">
          <w:pPr>
            <w:pStyle w:val="Heading2"/>
          </w:pPr>
        </w:pPrChange>
      </w:pPr>
      <w:r>
        <w:t>SIMRES</w:t>
      </w:r>
    </w:p>
    <w:p w14:paraId="154610B5" w14:textId="24AF7900" w:rsidR="00E03AEF" w:rsidRDefault="00E03AEF" w:rsidP="00E03AEF"/>
    <w:p w14:paraId="582A49FA" w14:textId="77777777"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Saturna Island Marine Research and Education Society (SIMRES) maintains several hydrophones along the BC coast as part of the Whale Sound Network. This network collaborates to enable scientific quantification of how the ocean soundscape is changing. Since 2015, hydrophones have been placed in Boundary Pass at two different locations, East Point and Monarch Head (SIMRES, 2020). </w:t>
      </w:r>
      <w:r>
        <w:rPr>
          <w:rFonts w:cstheme="minorHAnsi"/>
          <w:color w:val="000000" w:themeColor="text1"/>
        </w:rPr>
        <w:t>The a</w:t>
      </w:r>
      <w:r>
        <w:rPr>
          <w:rFonts w:eastAsia="Times New Roman" w:cstheme="minorHAnsi"/>
          <w:color w:val="000000" w:themeColor="text1"/>
        </w:rPr>
        <w:t>nnotated data provided were from the East Point Hydrophone located off the southeasternmost point of Saturna Island.</w:t>
      </w:r>
      <w:r>
        <w:rPr>
          <w:rFonts w:cstheme="minorHAnsi"/>
          <w:color w:val="000000" w:themeColor="text1"/>
        </w:rPr>
        <w:t xml:space="preserve"> From June through October 2022, Southern Resident killer whales (SRKW) were both acoustically detected and visually sighted 13 times by nearby citizen scientists from the Southern Gulf Islands Whale Sighting Network (SGIWSN) and student researchers from Simon Fraser University. </w:t>
      </w:r>
    </w:p>
    <w:p w14:paraId="7AC1BC2E" w14:textId="21287763" w:rsidR="00681A55" w:rsidRPr="00785A22" w:rsidRDefault="00D078EC" w:rsidP="00785A22">
      <w:pPr>
        <w:spacing w:line="235" w:lineRule="atLeast"/>
        <w:jc w:val="both"/>
        <w:rPr>
          <w:rFonts w:cstheme="minorHAnsi"/>
          <w:color w:val="000000" w:themeColor="text1"/>
        </w:rPr>
      </w:pPr>
      <w:r>
        <w:rPr>
          <w:rFonts w:cstheme="minorHAnsi"/>
          <w:color w:val="000000" w:themeColor="text1"/>
        </w:rPr>
        <w:t xml:space="preserve">The goal of this annotation effort was to determine how vessel noise impacts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4BDD4BF2" w14:textId="3B028C7C" w:rsidR="00413CB3" w:rsidRDefault="00D078EC" w:rsidP="00D078EC">
      <w:pPr>
        <w:spacing w:line="240" w:lineRule="auto"/>
        <w:jc w:val="both"/>
        <w:rPr>
          <w:rFonts w:cstheme="minorHAnsi"/>
          <w:color w:val="222222"/>
        </w:rPr>
      </w:pPr>
      <w:r>
        <w:rPr>
          <w:rFonts w:eastAsia="Times New Roman" w:cstheme="minorHAnsi"/>
          <w:color w:val="222222"/>
        </w:rPr>
        <w:t>An Ocean Sonic’s icListen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5"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w:t>
      </w:r>
      <w:r w:rsidR="00413CB3">
        <w:rPr>
          <w:rFonts w:eastAsia="Times New Roman" w:cstheme="minorHAnsi"/>
          <w:color w:val="000000"/>
        </w:rPr>
        <w:t xml:space="preserve">near </w:t>
      </w:r>
      <w:r>
        <w:rPr>
          <w:rFonts w:eastAsia="Times New Roman" w:cstheme="minorHAnsi"/>
          <w:color w:val="000000"/>
        </w:rPr>
        <w:t xml:space="preserve">the commercial shipping </w:t>
      </w:r>
      <w:r>
        <w:rPr>
          <w:rFonts w:eastAsia="Times New Roman" w:cstheme="minorHAnsi"/>
          <w:color w:val="000000"/>
        </w:rPr>
        <w:lastRenderedPageBreak/>
        <w:t>channel in Boundary Pass</w:t>
      </w:r>
      <w:r w:rsidR="00785A22">
        <w:rPr>
          <w:rFonts w:eastAsia="Times New Roman" w:cstheme="minorHAnsi"/>
          <w:color w:val="000000"/>
        </w:rPr>
        <w:t xml:space="preserve"> (</w:t>
      </w:r>
      <w:r>
        <w:rPr>
          <w:rFonts w:cstheme="minorHAnsi"/>
          <w:color w:val="000000"/>
        </w:rPr>
        <w:t>48.780</w:t>
      </w:r>
      <w:r>
        <w:rPr>
          <w:rFonts w:cstheme="minorHAnsi"/>
          <w:color w:val="000000"/>
        </w:rPr>
        <w:sym w:font="Symbol" w:char="F0B0"/>
      </w:r>
      <w:r>
        <w:rPr>
          <w:rFonts w:cstheme="minorHAnsi"/>
          <w:color w:val="000000"/>
        </w:rPr>
        <w:t xml:space="preserve"> N</w:t>
      </w:r>
      <w:r w:rsidR="00785A22">
        <w:rPr>
          <w:rFonts w:cstheme="minorHAnsi"/>
          <w:color w:val="000000"/>
        </w:rPr>
        <w:t xml:space="preserve">, </w:t>
      </w:r>
      <w:r>
        <w:rPr>
          <w:rFonts w:cstheme="minorHAnsi"/>
          <w:color w:val="000000"/>
        </w:rPr>
        <w:t>123.052</w:t>
      </w:r>
      <w:r>
        <w:rPr>
          <w:rFonts w:cstheme="minorHAnsi"/>
          <w:color w:val="000000"/>
        </w:rPr>
        <w:sym w:font="Symbol" w:char="F0B0"/>
      </w:r>
      <w:r>
        <w:rPr>
          <w:rFonts w:cstheme="minorHAnsi"/>
          <w:color w:val="000000"/>
        </w:rPr>
        <w:t xml:space="preserve"> W</w:t>
      </w:r>
      <w:r w:rsidR="00785A22">
        <w:rPr>
          <w:rFonts w:cstheme="minorHAnsi"/>
          <w:color w:val="000000"/>
        </w:rPr>
        <w:t>)</w:t>
      </w:r>
      <w:r>
        <w:rPr>
          <w:rFonts w:cstheme="minorHAnsi"/>
          <w:color w:val="000000"/>
        </w:rPr>
        <w:t xml:space="preserve">. </w:t>
      </w:r>
      <w:r w:rsidR="00413CB3">
        <w:rPr>
          <w:rFonts w:cstheme="minorHAnsi"/>
          <w:color w:val="000000"/>
        </w:rPr>
        <w:t xml:space="preserve">Data are continuously sampled at 128 kHz but down sampled to 64 kHz files are provided. </w:t>
      </w:r>
    </w:p>
    <w:p w14:paraId="5B806AA4" w14:textId="77777777" w:rsidR="004E21D7" w:rsidRDefault="00E03AEF" w:rsidP="004E21D7">
      <w:pPr>
        <w:rPr>
          <w:b/>
          <w:bCs/>
        </w:rPr>
      </w:pPr>
      <w:r>
        <w:rPr>
          <w:b/>
          <w:bCs/>
        </w:rPr>
        <w:t>Processing</w:t>
      </w:r>
    </w:p>
    <w:p w14:paraId="484A0F28" w14:textId="7E4BDA93" w:rsidR="00413CB3" w:rsidRDefault="00413CB3" w:rsidP="00E03AEF">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0B676290" w14:textId="6BD43D8C" w:rsidR="004831F0" w:rsidRDefault="004831F0" w:rsidP="00E03AEF">
      <w:pPr>
        <w:rPr>
          <w:b/>
          <w:bCs/>
        </w:rPr>
      </w:pPr>
      <w:r>
        <w:rPr>
          <w:b/>
          <w:bCs/>
        </w:rPr>
        <w:t>Annotation</w:t>
      </w:r>
    </w:p>
    <w:p w14:paraId="18EC6390" w14:textId="7EB16273"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SpeciesClass.  </w:t>
      </w:r>
    </w:p>
    <w:p w14:paraId="27DF2D50" w14:textId="6011A385" w:rsidR="008A501E" w:rsidRDefault="008A501E" w:rsidP="00EC57B9">
      <w:pPr>
        <w:jc w:val="both"/>
        <w:rPr>
          <w:rFonts w:eastAsia="Times New Roman" w:cstheme="minorHAnsi"/>
          <w:color w:val="222222"/>
        </w:rPr>
      </w:pPr>
      <w:r>
        <w:rPr>
          <w:rFonts w:eastAsia="Times New Roman" w:cstheme="minorHAnsi"/>
          <w:color w:val="222222"/>
        </w:rPr>
        <w:t>All killer whale annotations were included in the combined annotation dataset regardless of quality.</w:t>
      </w:r>
      <w:r w:rsidR="00413CB3">
        <w:rPr>
          <w:rFonts w:eastAsia="Times New Roman" w:cstheme="minorHAnsi"/>
          <w:color w:val="222222"/>
        </w:rPr>
        <w:t xml:space="preserve"> Annotiation indicating a low or medium quality were noted as ‘Uncertain” or 0 in the KW_certain colum.</w:t>
      </w:r>
      <w:r>
        <w:rPr>
          <w:rFonts w:eastAsia="Times New Roman" w:cstheme="minorHAnsi"/>
          <w:color w:val="222222"/>
        </w:rPr>
        <w:t xml:space="preserve"> </w:t>
      </w:r>
    </w:p>
    <w:p w14:paraId="7F3F5206" w14:textId="77777777" w:rsidR="00413CB3" w:rsidRPr="008F25BD" w:rsidRDefault="00413CB3" w:rsidP="00EC57B9">
      <w:pPr>
        <w:jc w:val="both"/>
        <w:rPr>
          <w:rFonts w:cstheme="minorHAnsi"/>
        </w:rPr>
      </w:pPr>
    </w:p>
    <w:p w14:paraId="484CDA95" w14:textId="1AD9A9D5" w:rsidR="00977016" w:rsidRDefault="00413CB3">
      <w:pPr>
        <w:pStyle w:val="Heading3"/>
      </w:pPr>
      <w:r>
        <w:t>Scripps Institute of Oceanography</w:t>
      </w:r>
    </w:p>
    <w:p w14:paraId="76CFBEDA" w14:textId="77777777" w:rsidR="00413CB3" w:rsidRDefault="00413CB3" w:rsidP="00977016"/>
    <w:p w14:paraId="26827082" w14:textId="23398EC7" w:rsidR="00EC57B9" w:rsidRDefault="00EC57B9" w:rsidP="00977016">
      <w:r>
        <w:t xml:space="preserve">Data from two locations spanning </w:t>
      </w:r>
      <w:r w:rsidR="00785A22">
        <w:t>2008-2013</w:t>
      </w:r>
      <w:r>
        <w:t xml:space="preserve"> years </w:t>
      </w:r>
      <w:r w:rsidR="00413CB3">
        <w:t xml:space="preserve">were </w:t>
      </w:r>
      <w:r>
        <w:t>provide</w:t>
      </w:r>
      <w:r w:rsidR="00413CB3">
        <w:t>d</w:t>
      </w:r>
      <w:r>
        <w:t xml:space="preserve"> by the Scripts Institute of Oceanography. Data were part of a long-term monitoring project off the Washington Coast</w:t>
      </w:r>
      <w:r w:rsidR="00785A22">
        <w:t xml:space="preserve"> and consist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74C30004" w:rsidR="00672334" w:rsidRDefault="00785A22" w:rsidP="00977016">
      <w:r>
        <w:t>High-frequency acoustic recording packages (</w:t>
      </w:r>
      <w:r w:rsidR="00672334">
        <w:t>HARP</w:t>
      </w:r>
      <w:r>
        <w:t>; Wiggens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61294A" w:rsidRPr="0061294A">
        <w:rPr>
          <w:rFonts w:ascii="Calibri" w:hAnsi="Calibri" w:cs="Calibri"/>
        </w:rPr>
        <w:t>(2007)</w:t>
      </w:r>
      <w:r>
        <w:fldChar w:fldCharType="end"/>
      </w:r>
      <w:r>
        <w:t>)</w:t>
      </w:r>
      <w:r w:rsidR="00672334">
        <w:t xml:space="preserve"> packages were deployed in</w:t>
      </w:r>
      <w:r>
        <w:t xml:space="preserve"> a</w:t>
      </w:r>
      <w:r w:rsidR="00672334">
        <w:t xml:space="preserve"> nearshore (Cape Elizabth) and offshore (Quinault Canyon) location</w:t>
      </w:r>
      <w:r>
        <w:t>.</w:t>
      </w:r>
      <w:r w:rsidR="003500AE">
        <w:t xml:space="preserve"> HARPs sampled continuously at 200 kHz. </w:t>
      </w:r>
      <w:r>
        <w:t xml:space="preserve"> Data from this project </w:t>
      </w:r>
      <w:r w:rsidR="003500AE">
        <w:t>represents</w:t>
      </w:r>
      <w:r>
        <w:t xml:space="preserve"> the most southern locations studied as well as the deepest deployment (1400 m).</w:t>
      </w:r>
      <w:r w:rsidR="00672334">
        <w:t xml:space="preserve"> </w:t>
      </w:r>
    </w:p>
    <w:p w14:paraId="4A2E1E6E" w14:textId="0F69C68B" w:rsidR="00EC57B9" w:rsidRDefault="00EC57B9" w:rsidP="00977016">
      <w:pPr>
        <w:rPr>
          <w:b/>
          <w:bCs/>
        </w:rPr>
      </w:pPr>
      <w:r>
        <w:rPr>
          <w:b/>
          <w:bCs/>
        </w:rPr>
        <w:t xml:space="preserve">Processing </w:t>
      </w:r>
    </w:p>
    <w:p w14:paraId="71469D02" w14:textId="5A45A75F" w:rsidR="00527548" w:rsidRPr="00527548" w:rsidRDefault="00527548" w:rsidP="00977016">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5B908408" w14:textId="5BD38D78" w:rsidR="00EC57B9" w:rsidRDefault="00EC57B9" w:rsidP="00977016">
      <w:pPr>
        <w:rPr>
          <w:b/>
          <w:bCs/>
        </w:rPr>
      </w:pPr>
      <w:r>
        <w:rPr>
          <w:b/>
          <w:bCs/>
        </w:rPr>
        <w:t>Annotation</w:t>
      </w:r>
    </w:p>
    <w:p w14:paraId="07EFFE29" w14:textId="67414F1E" w:rsidR="00EC57B9" w:rsidRPr="00785A22" w:rsidRDefault="00785A22" w:rsidP="00977016">
      <w:r>
        <w:t xml:space="preserve">Original pulsed annotations ad described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re-analyzed for the presence of killer whale calls using Raven Pro v1.6. 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opportunistically and examples of self-noise, tagged as abiotic signals, were included as these signals </w:t>
      </w:r>
      <w:r>
        <w:lastRenderedPageBreak/>
        <w:t xml:space="preserve">show structural similarities to biological signals and should be trained against. Killer whale ecotype classes were defined off o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61294A" w:rsidRPr="0061294A">
        <w:rPr>
          <w:rFonts w:ascii="Calibri" w:hAnsi="Calibri" w:cs="Calibri"/>
        </w:rPr>
        <w:t>(Leu et al., 2022, 2022)</w:t>
      </w:r>
      <w:r>
        <w:fldChar w:fldCharType="end"/>
      </w:r>
      <w:r>
        <w:t xml:space="preserve">. Though present in the encounters, echolocation clicks were not labeled during the annotation effort.   </w:t>
      </w:r>
    </w:p>
    <w:p w14:paraId="054CED39" w14:textId="272AFF49" w:rsidR="00E62AFA" w:rsidRDefault="001E2044" w:rsidP="00413CB3">
      <w:pPr>
        <w:pStyle w:val="Heading3"/>
      </w:pPr>
      <w:r>
        <w:t>SMRU</w:t>
      </w:r>
      <w:r w:rsidR="00136586">
        <w:t xml:space="preserve"> Consulting</w:t>
      </w:r>
    </w:p>
    <w:p w14:paraId="28A01D3C" w14:textId="708BBA76" w:rsidR="00E62AFA" w:rsidRDefault="00E62AFA" w:rsidP="00E62AFA">
      <w:r>
        <w:t xml:space="preserve">SMRU Consulting in collaboration with the Whale Museum have maintained a cabled hydrophone within SRKW core habitat for nearly two decades. These data have also been involved in evaluating then potential 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xml:space="preserve">. Data are routinely evaluated for the presence of killer whales and humpback whales. </w:t>
      </w:r>
      <w:r w:rsidR="007C2542">
        <w:t xml:space="preserve">The hydrophone location is also within visual range of the Lime Kiln lighthouse which houses volunteers trained for whale and dolphin identification. Audio files associated with visually confirmed acoustic encounters over several periods from 2016-2021 were provided for the challenge dataset. </w:t>
      </w:r>
    </w:p>
    <w:p w14:paraId="17B58AFF" w14:textId="60F905A8" w:rsidR="00E62AFA" w:rsidRDefault="00E62AFA" w:rsidP="00E62AFA">
      <w:pPr>
        <w:rPr>
          <w:b/>
          <w:bCs/>
        </w:rPr>
      </w:pPr>
      <w:r>
        <w:rPr>
          <w:b/>
          <w:bCs/>
        </w:rPr>
        <w:t>Deployment</w:t>
      </w:r>
    </w:p>
    <w:p w14:paraId="19D7660A" w14:textId="0C2A6E48" w:rsidR="00096624" w:rsidRPr="00096624" w:rsidRDefault="00096624" w:rsidP="00E62AFA">
      <w:r>
        <w:t xml:space="preserve">The recording setup consists of a cabled hydrophone ~30m from shore mounted to the seafloor at 23m depth. Data are streamed continuously onshore, uploaded to a cloud-based system.  </w:t>
      </w:r>
    </w:p>
    <w:p w14:paraId="5782305E" w14:textId="616C79A4" w:rsidR="00E62AFA" w:rsidRDefault="00E62AFA" w:rsidP="00E62AFA">
      <w:pPr>
        <w:rPr>
          <w:b/>
          <w:bCs/>
        </w:rPr>
      </w:pPr>
      <w:r>
        <w:rPr>
          <w:b/>
          <w:bCs/>
        </w:rPr>
        <w:t>Processing</w:t>
      </w:r>
    </w:p>
    <w:p w14:paraId="0D535879" w14:textId="6C3702F1" w:rsidR="00096624" w:rsidRPr="00096624" w:rsidRDefault="00096624" w:rsidP="00E62AFA">
      <w:r>
        <w:t xml:space="preserve">Data are processed for the presence of biological sounds with the PAMGuard whistle and moan detector </w:t>
      </w:r>
      <w:r>
        <w:fldChar w:fldCharType="begin"/>
      </w:r>
      <w:r w:rsidR="0061294A">
        <w:instrText xml:space="preserve"> ADDIN ZOTERO_ITEM CSL_CITATION {"citationID":"068rapqr","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0061294A" w:rsidRPr="0061294A">
        <w:rPr>
          <w:rFonts w:ascii="Calibri" w:hAnsi="Calibri" w:cs="Calibri"/>
        </w:rPr>
        <w:t>(Gillespie et al., 2009)</w:t>
      </w:r>
      <w:r>
        <w:fldChar w:fldCharType="end"/>
      </w:r>
      <w:r>
        <w:t xml:space="preserve">. Signals of interest are flagged for later review. </w:t>
      </w:r>
    </w:p>
    <w:p w14:paraId="6334F415" w14:textId="53B8E5B8" w:rsidR="00E62AFA" w:rsidRPr="00E62AFA" w:rsidRDefault="00E62AFA" w:rsidP="00E62AFA">
      <w:pPr>
        <w:rPr>
          <w:b/>
          <w:bCs/>
        </w:rPr>
      </w:pPr>
      <w:r>
        <w:rPr>
          <w:b/>
          <w:bCs/>
        </w:rPr>
        <w:t>Annotation</w:t>
      </w:r>
    </w:p>
    <w:p w14:paraId="5EEBA86D" w14:textId="7AC39AFB" w:rsidR="00E62AFA" w:rsidRDefault="001D2E15" w:rsidP="00E62AFA">
      <w:r>
        <w:t>Annotation procedures followed the HALLO protocol.</w:t>
      </w:r>
    </w:p>
    <w:p w14:paraId="50BF3707" w14:textId="77777777" w:rsidR="00BD545D" w:rsidRPr="00E62AFA" w:rsidRDefault="00BD545D" w:rsidP="00E62AFA"/>
    <w:p w14:paraId="7ECE2705" w14:textId="3C07762A" w:rsidR="00F865D4" w:rsidRDefault="00F865D4" w:rsidP="00F865D4">
      <w:pPr>
        <w:pStyle w:val="Heading2"/>
      </w:pPr>
      <w:bookmarkStart w:id="11" w:name="_Ref169574739"/>
      <w:r>
        <w:t>Technical Validation</w:t>
      </w:r>
      <w:bookmarkEnd w:id="11"/>
    </w:p>
    <w:p w14:paraId="45BBF68F" w14:textId="77777777" w:rsidR="00F865D4" w:rsidRDefault="00F865D4" w:rsidP="00F865D4"/>
    <w:p w14:paraId="7B466F2B" w14:textId="13D1933A" w:rsidR="009726C8" w:rsidRDefault="00F865D4" w:rsidP="00F865D4">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quality varied considerably based on the background noise, distance between the animal and they hydrophone, and propagation considerations. </w:t>
      </w:r>
    </w:p>
    <w:p w14:paraId="56EE9CA5" w14:textId="633B76B8" w:rsidR="00F865D4" w:rsidRDefault="009726C8" w:rsidP="00F865D4">
      <w:pPr>
        <w:rPr>
          <w:ins w:id="12" w:author="Kaitlin Palmer" w:date="2024-02-05T13:30:00Z"/>
        </w:rPr>
      </w:pPr>
      <w:r>
        <w:t xml:space="preserve">Low SNR detections, as indicated by the reviewing analyst, </w:t>
      </w:r>
      <w:r w:rsidR="00F865D4">
        <w:t>were not included in the dataset or tagged as uncertain. Calls associated with SIMRES were linked with concurrent sightings of SRKW animals.</w:t>
      </w:r>
    </w:p>
    <w:p w14:paraId="5DC263D0" w14:textId="303B2FEC" w:rsidR="00F865D4" w:rsidRPr="00470D7A" w:rsidRDefault="00D17D1C" w:rsidP="00F865D4">
      <w:r>
        <w:t>Collated</w:t>
      </w:r>
      <w:r w:rsidR="00F865D4">
        <w:t xml:space="preserve"> annotations covered an approximately </w:t>
      </w:r>
      <w:r w:rsidR="001D2E15">
        <w:t>11-year</w:t>
      </w:r>
      <w:r w:rsidR="00F865D4">
        <w:t xml:space="preserve"> span from May 2011 through June 2022 and were recorded on a variety of instruments including JASCO </w:t>
      </w:r>
      <w:r>
        <w:t>AMARs</w:t>
      </w:r>
      <w:r w:rsidR="00F865D4">
        <w:t>, Soundtraps, IC listening devices, and custom built hydrophones. Sample rates ranged from 16-125khz but were downsampled to 16khz.</w:t>
      </w:r>
      <w:r w:rsidR="00F865D4" w:rsidRPr="00945BA6">
        <w:t xml:space="preserve"> </w:t>
      </w:r>
    </w:p>
    <w:p w14:paraId="6971AEB7" w14:textId="688365D2" w:rsidR="00470D7A" w:rsidRDefault="00F865D4">
      <w:r>
        <w:t xml:space="preserve">An annotation file is provided as a CSV that includes links to audio files. The following describes each column in the annotation file. </w:t>
      </w:r>
      <w:r w:rsidR="00470D7A">
        <w:br w:type="page"/>
      </w:r>
    </w:p>
    <w:p w14:paraId="7919AD58" w14:textId="77777777" w:rsidR="00470D7A" w:rsidRDefault="00470D7A" w:rsidP="00F865D4"/>
    <w:p w14:paraId="1BD7B777" w14:textId="74C25CB4" w:rsidR="00B227C9" w:rsidRDefault="00B227C9" w:rsidP="00B227C9">
      <w:pPr>
        <w:pStyle w:val="Caption"/>
        <w:keepNext/>
      </w:pPr>
      <w:bookmarkStart w:id="13" w:name="_Ref169574781"/>
      <w:r>
        <w:t xml:space="preserve">Table </w:t>
      </w:r>
      <w:r>
        <w:fldChar w:fldCharType="begin"/>
      </w:r>
      <w:r>
        <w:instrText xml:space="preserve"> SEQ Table \* ARABIC </w:instrText>
      </w:r>
      <w:r>
        <w:fldChar w:fldCharType="separate"/>
      </w:r>
      <w:r w:rsidR="008671E3">
        <w:rPr>
          <w:noProof/>
        </w:rPr>
        <w:t>1</w:t>
      </w:r>
      <w:r>
        <w:rPr>
          <w:noProof/>
        </w:rPr>
        <w:fldChar w:fldCharType="end"/>
      </w:r>
      <w:bookmarkEnd w:id="13"/>
      <w:r>
        <w:t xml:space="preserve"> Annotation file </w:t>
      </w:r>
      <w:r w:rsidR="00BD7A10">
        <w:t>descriptors</w:t>
      </w:r>
    </w:p>
    <w:tbl>
      <w:tblPr>
        <w:tblStyle w:val="TableGrid"/>
        <w:tblW w:w="0" w:type="auto"/>
        <w:tblLook w:val="04A0" w:firstRow="1" w:lastRow="0" w:firstColumn="1" w:lastColumn="0" w:noHBand="0" w:noVBand="1"/>
      </w:tblPr>
      <w:tblGrid>
        <w:gridCol w:w="3116"/>
        <w:gridCol w:w="4169"/>
        <w:gridCol w:w="2065"/>
      </w:tblGrid>
      <w:tr w:rsidR="004E21D7" w14:paraId="408C56BB" w14:textId="77777777" w:rsidTr="00470D7A">
        <w:tc>
          <w:tcPr>
            <w:tcW w:w="3116" w:type="dxa"/>
          </w:tcPr>
          <w:p w14:paraId="122F9DAA" w14:textId="4851945A" w:rsidR="004E21D7" w:rsidRDefault="004E21D7" w:rsidP="00F865D4">
            <w:r>
              <w:t>CSV Headings</w:t>
            </w:r>
          </w:p>
        </w:tc>
        <w:tc>
          <w:tcPr>
            <w:tcW w:w="4169" w:type="dxa"/>
          </w:tcPr>
          <w:p w14:paraId="47C0303D" w14:textId="43044289" w:rsidR="004E21D7" w:rsidRDefault="004E21D7" w:rsidP="00F865D4">
            <w:r>
              <w:t>Contents</w:t>
            </w:r>
          </w:p>
        </w:tc>
        <w:tc>
          <w:tcPr>
            <w:tcW w:w="2065" w:type="dxa"/>
          </w:tcPr>
          <w:p w14:paraId="330777D1" w14:textId="759F7E32" w:rsidR="004E21D7" w:rsidRDefault="004E21D7" w:rsidP="00F865D4">
            <w:r>
              <w:t>Structure</w:t>
            </w:r>
          </w:p>
        </w:tc>
      </w:tr>
      <w:tr w:rsidR="004E21D7" w14:paraId="605907E6" w14:textId="77777777" w:rsidTr="00470D7A">
        <w:tc>
          <w:tcPr>
            <w:tcW w:w="3116" w:type="dxa"/>
          </w:tcPr>
          <w:p w14:paraId="62E81A8D" w14:textId="27FC3769" w:rsidR="004E21D7" w:rsidRDefault="004E21D7" w:rsidP="00F865D4">
            <w:r w:rsidRPr="002E6980">
              <w:rPr>
                <w:b/>
                <w:bCs/>
              </w:rPr>
              <w:t>SoundFile</w:t>
            </w:r>
          </w:p>
        </w:tc>
        <w:tc>
          <w:tcPr>
            <w:tcW w:w="4169" w:type="dxa"/>
          </w:tcPr>
          <w:p w14:paraId="7D4F6C29" w14:textId="062BE769" w:rsidR="004E21D7" w:rsidRDefault="004E21D7" w:rsidP="00F865D4">
            <w:r>
              <w:t>Name of the audio file from which the annotation was derived</w:t>
            </w:r>
          </w:p>
        </w:tc>
        <w:tc>
          <w:tcPr>
            <w:tcW w:w="2065" w:type="dxa"/>
          </w:tcPr>
          <w:p w14:paraId="6AF55209" w14:textId="77756076" w:rsidR="004E21D7" w:rsidRDefault="004E21D7" w:rsidP="00F865D4">
            <w:r>
              <w:t xml:space="preserve">Character </w:t>
            </w:r>
            <w:r w:rsidR="00470D7A">
              <w:t>s</w:t>
            </w:r>
            <w:r>
              <w:t>tring</w:t>
            </w:r>
          </w:p>
        </w:tc>
      </w:tr>
      <w:tr w:rsidR="00BD7A10" w14:paraId="11A7DF5F" w14:textId="77777777" w:rsidTr="00470D7A">
        <w:tc>
          <w:tcPr>
            <w:tcW w:w="3116" w:type="dxa"/>
          </w:tcPr>
          <w:p w14:paraId="26092764" w14:textId="23818795" w:rsidR="00BD7A10" w:rsidRPr="002E6980" w:rsidRDefault="00BD7A10" w:rsidP="00F865D4">
            <w:pPr>
              <w:rPr>
                <w:b/>
                <w:bCs/>
              </w:rPr>
            </w:pPr>
            <w:r w:rsidRPr="00BD7A10">
              <w:rPr>
                <w:b/>
                <w:bCs/>
              </w:rPr>
              <w:t>FilePath</w:t>
            </w:r>
          </w:p>
        </w:tc>
        <w:tc>
          <w:tcPr>
            <w:tcW w:w="4169" w:type="dxa"/>
          </w:tcPr>
          <w:p w14:paraId="4838FF4B" w14:textId="74AA833F" w:rsidR="00BD7A10" w:rsidRDefault="00BD7A10" w:rsidP="00F865D4">
            <w:r>
              <w:t>Full file path to the to the audio file above</w:t>
            </w:r>
          </w:p>
        </w:tc>
        <w:tc>
          <w:tcPr>
            <w:tcW w:w="2065" w:type="dxa"/>
          </w:tcPr>
          <w:p w14:paraId="4DA6C387" w14:textId="138841D5" w:rsidR="00BD7A10" w:rsidRDefault="00BD7A10" w:rsidP="00F865D4">
            <w:r>
              <w:t>Character string</w:t>
            </w:r>
          </w:p>
        </w:tc>
      </w:tr>
      <w:tr w:rsidR="004E21D7" w14:paraId="2616ABE6" w14:textId="77777777" w:rsidTr="00470D7A">
        <w:tc>
          <w:tcPr>
            <w:tcW w:w="3116" w:type="dxa"/>
          </w:tcPr>
          <w:p w14:paraId="5290DA4B" w14:textId="53EC4317" w:rsidR="004E21D7" w:rsidRDefault="004E21D7" w:rsidP="00F865D4">
            <w:r w:rsidRPr="004E21D7">
              <w:rPr>
                <w:b/>
                <w:bCs/>
              </w:rPr>
              <w:t>FileBeginSec</w:t>
            </w:r>
          </w:p>
        </w:tc>
        <w:tc>
          <w:tcPr>
            <w:tcW w:w="4169" w:type="dxa"/>
          </w:tcPr>
          <w:p w14:paraId="1A1363FD" w14:textId="462FDDDC" w:rsidR="004E21D7" w:rsidRDefault="004E21D7" w:rsidP="00F865D4">
            <w:r>
              <w:t>Seconds into the audio file representing the start of the bounding box or detection</w:t>
            </w:r>
          </w:p>
        </w:tc>
        <w:tc>
          <w:tcPr>
            <w:tcW w:w="2065" w:type="dxa"/>
          </w:tcPr>
          <w:p w14:paraId="74EF943C" w14:textId="7E2B8BC4" w:rsidR="004E21D7" w:rsidRDefault="004E21D7" w:rsidP="00F865D4">
            <w:r>
              <w:t>Double</w:t>
            </w:r>
          </w:p>
        </w:tc>
      </w:tr>
      <w:tr w:rsidR="004E21D7" w14:paraId="7D9E82D7" w14:textId="77777777" w:rsidTr="00470D7A">
        <w:tc>
          <w:tcPr>
            <w:tcW w:w="3116" w:type="dxa"/>
          </w:tcPr>
          <w:p w14:paraId="4ECD51D3" w14:textId="41DA11F1" w:rsidR="004E21D7" w:rsidRPr="004E21D7" w:rsidRDefault="004E21D7" w:rsidP="004E21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r w:rsidRPr="004E21D7">
              <w:rPr>
                <w:b/>
                <w:bCs/>
              </w:rPr>
              <w:t>FileEndSec</w:t>
            </w:r>
          </w:p>
        </w:tc>
        <w:tc>
          <w:tcPr>
            <w:tcW w:w="4169" w:type="dxa"/>
          </w:tcPr>
          <w:p w14:paraId="35C8D921" w14:textId="4648C81E" w:rsidR="004E21D7" w:rsidRDefault="004E21D7" w:rsidP="00F865D4">
            <w:r>
              <w:t>Seconds into the audio file representing the end of the call annotation</w:t>
            </w:r>
          </w:p>
        </w:tc>
        <w:tc>
          <w:tcPr>
            <w:tcW w:w="2065" w:type="dxa"/>
          </w:tcPr>
          <w:p w14:paraId="753E99C8" w14:textId="00B69665" w:rsidR="004E21D7" w:rsidRDefault="004E21D7" w:rsidP="00F865D4">
            <w:r>
              <w:t>Double</w:t>
            </w:r>
          </w:p>
        </w:tc>
      </w:tr>
      <w:tr w:rsidR="004E21D7" w14:paraId="634461F4" w14:textId="77777777" w:rsidTr="00470D7A">
        <w:tc>
          <w:tcPr>
            <w:tcW w:w="3116" w:type="dxa"/>
          </w:tcPr>
          <w:p w14:paraId="450E759B" w14:textId="054B4513" w:rsidR="004E21D7" w:rsidRPr="004E21D7" w:rsidRDefault="004E21D7" w:rsidP="00F865D4">
            <w:pPr>
              <w:rPr>
                <w:b/>
                <w:bCs/>
              </w:rPr>
            </w:pPr>
            <w:r w:rsidRPr="004E21D7">
              <w:rPr>
                <w:b/>
                <w:bCs/>
              </w:rPr>
              <w:t>LowFreqHz</w:t>
            </w:r>
          </w:p>
        </w:tc>
        <w:tc>
          <w:tcPr>
            <w:tcW w:w="4169" w:type="dxa"/>
          </w:tcPr>
          <w:p w14:paraId="56C28CC1" w14:textId="64D6477B" w:rsidR="004E21D7" w:rsidRDefault="004E21D7" w:rsidP="00F865D4">
            <w:r>
              <w:t>Lower limit of the bounding box or detection, in Hz</w:t>
            </w:r>
          </w:p>
        </w:tc>
        <w:tc>
          <w:tcPr>
            <w:tcW w:w="2065" w:type="dxa"/>
          </w:tcPr>
          <w:p w14:paraId="009EB2F7" w14:textId="75F9BFD1" w:rsidR="004E21D7" w:rsidRDefault="00B227C9" w:rsidP="00F865D4">
            <w:r>
              <w:t>Double</w:t>
            </w:r>
          </w:p>
        </w:tc>
      </w:tr>
      <w:tr w:rsidR="004E21D7" w14:paraId="11C1B0EF" w14:textId="77777777" w:rsidTr="00470D7A">
        <w:tc>
          <w:tcPr>
            <w:tcW w:w="3116" w:type="dxa"/>
          </w:tcPr>
          <w:p w14:paraId="516EBEA2" w14:textId="3C8393E0" w:rsidR="004E21D7" w:rsidRPr="004E21D7" w:rsidRDefault="004E21D7" w:rsidP="004E21D7">
            <w:pPr>
              <w:rPr>
                <w:b/>
                <w:bCs/>
              </w:rPr>
            </w:pPr>
            <w:r w:rsidRPr="004E21D7">
              <w:rPr>
                <w:b/>
                <w:bCs/>
              </w:rPr>
              <w:t>HighFreqHz</w:t>
            </w:r>
          </w:p>
        </w:tc>
        <w:tc>
          <w:tcPr>
            <w:tcW w:w="4169" w:type="dxa"/>
          </w:tcPr>
          <w:p w14:paraId="20942EDC" w14:textId="52F1F8FB" w:rsidR="004E21D7" w:rsidRDefault="004E21D7" w:rsidP="004E21D7">
            <w:r>
              <w:t>Upper limit of the bounding box or detection, in Hz</w:t>
            </w:r>
          </w:p>
        </w:tc>
        <w:tc>
          <w:tcPr>
            <w:tcW w:w="2065" w:type="dxa"/>
          </w:tcPr>
          <w:p w14:paraId="6FD677E0" w14:textId="6E0E1889" w:rsidR="004E21D7" w:rsidRDefault="00B227C9" w:rsidP="004E21D7">
            <w:r>
              <w:t>Double</w:t>
            </w:r>
          </w:p>
        </w:tc>
      </w:tr>
      <w:tr w:rsidR="004E21D7" w14:paraId="4E1E10D9" w14:textId="77777777" w:rsidTr="00470D7A">
        <w:tc>
          <w:tcPr>
            <w:tcW w:w="3116" w:type="dxa"/>
          </w:tcPr>
          <w:p w14:paraId="4EAD6B4F" w14:textId="3E7332B3" w:rsidR="004E21D7" w:rsidRPr="004E21D7" w:rsidRDefault="004E21D7" w:rsidP="004E21D7">
            <w:pPr>
              <w:rPr>
                <w:b/>
                <w:bCs/>
              </w:rPr>
            </w:pPr>
            <w:r w:rsidRPr="004E21D7">
              <w:rPr>
                <w:b/>
                <w:bCs/>
              </w:rPr>
              <w:t>UTC</w:t>
            </w:r>
          </w:p>
        </w:tc>
        <w:tc>
          <w:tcPr>
            <w:tcW w:w="4169" w:type="dxa"/>
          </w:tcPr>
          <w:p w14:paraId="6DFA8F29" w14:textId="2512CF31" w:rsidR="004E21D7" w:rsidRDefault="00470D7A" w:rsidP="004E21D7">
            <w:r>
              <w:t>UTC time at the beginning of each annotation (</w:t>
            </w:r>
            <w:r w:rsidR="00BD7A10" w:rsidRPr="004E21D7">
              <w:rPr>
                <w:b/>
                <w:bCs/>
              </w:rPr>
              <w:t>FileBeginSec</w:t>
            </w:r>
            <w:r>
              <w:t>)</w:t>
            </w:r>
          </w:p>
        </w:tc>
        <w:tc>
          <w:tcPr>
            <w:tcW w:w="2065" w:type="dxa"/>
          </w:tcPr>
          <w:p w14:paraId="40531374" w14:textId="682BD7F8" w:rsidR="004E21D7" w:rsidRDefault="00470D7A" w:rsidP="004E21D7">
            <w:r>
              <w:t>Character string ISO formatted date/time</w:t>
            </w:r>
          </w:p>
        </w:tc>
      </w:tr>
      <w:tr w:rsidR="004E21D7" w14:paraId="27D92331" w14:textId="77777777" w:rsidTr="00470D7A">
        <w:tc>
          <w:tcPr>
            <w:tcW w:w="3116" w:type="dxa"/>
          </w:tcPr>
          <w:p w14:paraId="72792826" w14:textId="12340D9D" w:rsidR="004E21D7" w:rsidRPr="004E21D7" w:rsidRDefault="004E21D7" w:rsidP="004E21D7">
            <w:pPr>
              <w:rPr>
                <w:b/>
                <w:bCs/>
              </w:rPr>
            </w:pPr>
            <w:r w:rsidRPr="002E6980">
              <w:rPr>
                <w:b/>
                <w:bCs/>
              </w:rPr>
              <w:t>ClassSpecies</w:t>
            </w:r>
          </w:p>
        </w:tc>
        <w:tc>
          <w:tcPr>
            <w:tcW w:w="4169" w:type="dxa"/>
          </w:tcPr>
          <w:p w14:paraId="2D063969" w14:textId="46F60287" w:rsidR="004E21D7" w:rsidRDefault="00470D7A" w:rsidP="004E21D7">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r w:rsidRPr="00470D7A">
              <w:rPr>
                <w:b/>
                <w:bCs/>
              </w:rPr>
              <w:t>UndBio</w:t>
            </w:r>
            <w:r>
              <w:t>).</w:t>
            </w:r>
          </w:p>
        </w:tc>
        <w:tc>
          <w:tcPr>
            <w:tcW w:w="2065" w:type="dxa"/>
          </w:tcPr>
          <w:p w14:paraId="62D53182" w14:textId="7421429F" w:rsidR="004E21D7" w:rsidRDefault="00470D7A" w:rsidP="004E21D7">
            <w:r>
              <w:t>Character string</w:t>
            </w:r>
          </w:p>
        </w:tc>
      </w:tr>
      <w:tr w:rsidR="004E21D7" w14:paraId="14CD22D9" w14:textId="77777777" w:rsidTr="00470D7A">
        <w:tc>
          <w:tcPr>
            <w:tcW w:w="3116" w:type="dxa"/>
          </w:tcPr>
          <w:p w14:paraId="3E0EAC84" w14:textId="34A2512D" w:rsidR="004E21D7" w:rsidRPr="004E21D7" w:rsidRDefault="004E21D7" w:rsidP="004E21D7">
            <w:pPr>
              <w:rPr>
                <w:b/>
                <w:bCs/>
              </w:rPr>
            </w:pPr>
            <w:r>
              <w:rPr>
                <w:b/>
                <w:bCs/>
              </w:rPr>
              <w:t>AnnotationLevel</w:t>
            </w:r>
          </w:p>
        </w:tc>
        <w:tc>
          <w:tcPr>
            <w:tcW w:w="4169" w:type="dxa"/>
          </w:tcPr>
          <w:p w14:paraId="53FD285B" w14:textId="2DD01F3B" w:rsidR="004E21D7" w:rsidRPr="00B227C9" w:rsidRDefault="00470D7A" w:rsidP="004E21D7">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3202142F" w14:textId="713A70F0" w:rsidR="004E21D7" w:rsidRDefault="00470D7A" w:rsidP="004E21D7">
            <w:r>
              <w:t>Character string</w:t>
            </w:r>
          </w:p>
        </w:tc>
      </w:tr>
      <w:tr w:rsidR="004E21D7" w14:paraId="0D6F07D5" w14:textId="77777777" w:rsidTr="00470D7A">
        <w:tc>
          <w:tcPr>
            <w:tcW w:w="3116" w:type="dxa"/>
          </w:tcPr>
          <w:p w14:paraId="10A4B6DA" w14:textId="60DEF7C2" w:rsidR="004E21D7" w:rsidRPr="004E21D7" w:rsidRDefault="004E21D7" w:rsidP="004E21D7">
            <w:pPr>
              <w:rPr>
                <w:b/>
                <w:bCs/>
              </w:rPr>
            </w:pPr>
            <w:r w:rsidRPr="002E6980">
              <w:rPr>
                <w:b/>
                <w:bCs/>
              </w:rPr>
              <w:t>KW</w:t>
            </w:r>
          </w:p>
        </w:tc>
        <w:tc>
          <w:tcPr>
            <w:tcW w:w="4169" w:type="dxa"/>
          </w:tcPr>
          <w:p w14:paraId="1A078238" w14:textId="47D342B3" w:rsidR="004E21D7" w:rsidRDefault="00470D7A" w:rsidP="004E21D7">
            <w:r>
              <w:t>Indicator of whether or not the annotation denotated that the annotation represented a killer whale call</w:t>
            </w:r>
          </w:p>
        </w:tc>
        <w:tc>
          <w:tcPr>
            <w:tcW w:w="2065" w:type="dxa"/>
          </w:tcPr>
          <w:p w14:paraId="2D1B5A96" w14:textId="47943C5F" w:rsidR="004E21D7" w:rsidRDefault="00470D7A" w:rsidP="004E21D7">
            <w:r>
              <w:t>Bool (0</w:t>
            </w:r>
            <w:r w:rsidR="00BD7A10">
              <w:t>,</w:t>
            </w:r>
            <w:r>
              <w:t>1)</w:t>
            </w:r>
          </w:p>
        </w:tc>
      </w:tr>
      <w:tr w:rsidR="004E21D7" w14:paraId="625A4735" w14:textId="77777777" w:rsidTr="00470D7A">
        <w:tc>
          <w:tcPr>
            <w:tcW w:w="3116" w:type="dxa"/>
          </w:tcPr>
          <w:p w14:paraId="35386058" w14:textId="2DA3FE19" w:rsidR="004E21D7" w:rsidRPr="004E21D7" w:rsidRDefault="004E21D7" w:rsidP="004E21D7">
            <w:pPr>
              <w:rPr>
                <w:b/>
                <w:bCs/>
              </w:rPr>
            </w:pPr>
            <w:r w:rsidRPr="002E6980">
              <w:rPr>
                <w:b/>
                <w:bCs/>
              </w:rPr>
              <w:t>KW_certain</w:t>
            </w:r>
          </w:p>
        </w:tc>
        <w:tc>
          <w:tcPr>
            <w:tcW w:w="4169" w:type="dxa"/>
          </w:tcPr>
          <w:p w14:paraId="4ED4E1B7" w14:textId="2FBC5938" w:rsidR="004E21D7" w:rsidRDefault="00470D7A" w:rsidP="004E21D7">
            <w:r>
              <w:t>Indicator of whether or not the annotator was certain that the annotation was a KW. This is often represented by a question mark in the annotations. For ONC data, annotators listed all potential species that the thought the call could come from.</w:t>
            </w:r>
          </w:p>
        </w:tc>
        <w:tc>
          <w:tcPr>
            <w:tcW w:w="2065" w:type="dxa"/>
          </w:tcPr>
          <w:p w14:paraId="57E409D6" w14:textId="322BC059" w:rsidR="004E21D7" w:rsidRDefault="00470D7A" w:rsidP="004E21D7">
            <w:r>
              <w:t>Bool (</w:t>
            </w:r>
            <w:r w:rsidR="00BD7A10">
              <w:t>NA,</w:t>
            </w:r>
            <w:r>
              <w:t>0</w:t>
            </w:r>
            <w:r w:rsidR="00BD7A10">
              <w:t>,</w:t>
            </w:r>
            <w:r>
              <w:t>1)</w:t>
            </w:r>
          </w:p>
        </w:tc>
      </w:tr>
      <w:tr w:rsidR="004E21D7" w14:paraId="74522367" w14:textId="77777777" w:rsidTr="00470D7A">
        <w:tc>
          <w:tcPr>
            <w:tcW w:w="3116" w:type="dxa"/>
          </w:tcPr>
          <w:p w14:paraId="5C5FFCC7" w14:textId="3F3AC75C" w:rsidR="004E21D7" w:rsidRPr="004E21D7" w:rsidRDefault="004E21D7" w:rsidP="004E21D7">
            <w:pPr>
              <w:rPr>
                <w:b/>
                <w:bCs/>
              </w:rPr>
            </w:pPr>
            <w:r w:rsidRPr="002E6980">
              <w:rPr>
                <w:b/>
                <w:bCs/>
              </w:rPr>
              <w:t>Ecotype</w:t>
            </w:r>
          </w:p>
        </w:tc>
        <w:tc>
          <w:tcPr>
            <w:tcW w:w="4169" w:type="dxa"/>
          </w:tcPr>
          <w:p w14:paraId="4F50CCEA" w14:textId="33785C64" w:rsidR="00470D7A" w:rsidRDefault="00B227C9" w:rsidP="00470D7A">
            <w:r>
              <w:t>Killer whale e</w:t>
            </w:r>
            <w:r w:rsidR="00470D7A">
              <w:t xml:space="preserve">cotype </w:t>
            </w:r>
            <w:r>
              <w:t>or population represented by the KW</w:t>
            </w:r>
            <w:r w:rsidR="00470D7A">
              <w:t xml:space="preserve"> annotation</w:t>
            </w:r>
            <w:r>
              <w:t>, if known</w:t>
            </w:r>
            <w:r w:rsidR="00470D7A">
              <w:t xml:space="preserve">. </w:t>
            </w:r>
            <w:r w:rsidR="00470D7A" w:rsidRPr="00470D7A">
              <w:rPr>
                <w:b/>
                <w:bCs/>
              </w:rPr>
              <w:t>SRKW</w:t>
            </w:r>
            <w:r w:rsidR="00470D7A">
              <w:t xml:space="preserve">- Southern Resident Killer Whale, </w:t>
            </w:r>
            <w:r w:rsidR="00470D7A" w:rsidRPr="00470D7A">
              <w:rPr>
                <w:b/>
                <w:bCs/>
              </w:rPr>
              <w:t>BKW</w:t>
            </w:r>
            <w:r w:rsidR="00470D7A">
              <w:t xml:space="preserve">- Biggs killer whale, </w:t>
            </w:r>
            <w:r w:rsidR="00470D7A" w:rsidRPr="00470D7A">
              <w:rPr>
                <w:b/>
                <w:bCs/>
              </w:rPr>
              <w:t>NRKW</w:t>
            </w:r>
            <w:r w:rsidR="00470D7A">
              <w:t xml:space="preserve">- Northern Resident Killer Whale, or </w:t>
            </w:r>
            <w:r w:rsidR="00470D7A" w:rsidRPr="00470D7A">
              <w:rPr>
                <w:b/>
                <w:bCs/>
              </w:rPr>
              <w:t>OKW</w:t>
            </w:r>
            <w:r w:rsidR="00470D7A">
              <w:t>- Offshore Killer Whale  or blank when no ecotype could be determined</w:t>
            </w:r>
          </w:p>
          <w:p w14:paraId="697148B0" w14:textId="77777777" w:rsidR="004E21D7" w:rsidRDefault="004E21D7" w:rsidP="004E21D7"/>
        </w:tc>
        <w:tc>
          <w:tcPr>
            <w:tcW w:w="2065" w:type="dxa"/>
          </w:tcPr>
          <w:p w14:paraId="39FE8571" w14:textId="1610EC15" w:rsidR="004E21D7" w:rsidRDefault="00470D7A" w:rsidP="004E21D7">
            <w:r>
              <w:t>Character string</w:t>
            </w:r>
            <w:r w:rsidR="00BD7A10">
              <w:t xml:space="preserve"> or NA</w:t>
            </w:r>
          </w:p>
        </w:tc>
      </w:tr>
      <w:tr w:rsidR="004E21D7" w14:paraId="35D6B540" w14:textId="77777777" w:rsidTr="00470D7A">
        <w:tc>
          <w:tcPr>
            <w:tcW w:w="3116" w:type="dxa"/>
          </w:tcPr>
          <w:p w14:paraId="66576F97" w14:textId="3E33DAA7" w:rsidR="004E21D7" w:rsidRPr="004E21D7" w:rsidRDefault="004E21D7" w:rsidP="004E21D7">
            <w:pPr>
              <w:rPr>
                <w:b/>
                <w:bCs/>
              </w:rPr>
            </w:pPr>
            <w:r w:rsidRPr="002E6980">
              <w:rPr>
                <w:b/>
                <w:bCs/>
              </w:rPr>
              <w:t>Data Provider</w:t>
            </w:r>
          </w:p>
        </w:tc>
        <w:tc>
          <w:tcPr>
            <w:tcW w:w="4169" w:type="dxa"/>
          </w:tcPr>
          <w:p w14:paraId="4360DE67" w14:textId="33C10FA2" w:rsidR="004E21D7" w:rsidRDefault="00470D7A" w:rsidP="004E21D7">
            <w:r>
              <w:t>Group providing the data</w:t>
            </w:r>
          </w:p>
        </w:tc>
        <w:tc>
          <w:tcPr>
            <w:tcW w:w="2065" w:type="dxa"/>
          </w:tcPr>
          <w:p w14:paraId="7640FA7E" w14:textId="0A2334FC" w:rsidR="004E21D7" w:rsidRDefault="00470D7A" w:rsidP="004E21D7">
            <w:r>
              <w:t>Character string</w:t>
            </w:r>
          </w:p>
        </w:tc>
      </w:tr>
      <w:tr w:rsidR="004E21D7" w14:paraId="092192C3" w14:textId="77777777" w:rsidTr="00470D7A">
        <w:tc>
          <w:tcPr>
            <w:tcW w:w="3116" w:type="dxa"/>
          </w:tcPr>
          <w:p w14:paraId="53F52112" w14:textId="0971EE54" w:rsidR="004E21D7" w:rsidRDefault="004E21D7" w:rsidP="004E21D7">
            <w:r w:rsidRPr="002E6980">
              <w:rPr>
                <w:b/>
                <w:bCs/>
              </w:rPr>
              <w:t>Dep</w:t>
            </w:r>
          </w:p>
        </w:tc>
        <w:tc>
          <w:tcPr>
            <w:tcW w:w="4169" w:type="dxa"/>
          </w:tcPr>
          <w:p w14:paraId="7E029CDB" w14:textId="3C8DE893" w:rsidR="004E21D7" w:rsidRDefault="00470D7A" w:rsidP="004E21D7">
            <w:r>
              <w:t>Shorthand for the deployment location</w:t>
            </w:r>
          </w:p>
        </w:tc>
        <w:tc>
          <w:tcPr>
            <w:tcW w:w="2065" w:type="dxa"/>
          </w:tcPr>
          <w:p w14:paraId="45487E49" w14:textId="03B46B49" w:rsidR="004E21D7" w:rsidRDefault="00470D7A" w:rsidP="004E21D7">
            <w:r>
              <w:t>Character string</w:t>
            </w:r>
          </w:p>
        </w:tc>
      </w:tr>
    </w:tbl>
    <w:p w14:paraId="3273D695" w14:textId="77777777" w:rsidR="00F865D4" w:rsidRPr="002153FF" w:rsidRDefault="00F865D4" w:rsidP="00F865D4"/>
    <w:p w14:paraId="12060817" w14:textId="69AA4267" w:rsidR="002E6980" w:rsidRDefault="00142210" w:rsidP="001D2E15">
      <w:pPr>
        <w:pStyle w:val="Heading2"/>
      </w:pPr>
      <w:r>
        <w:lastRenderedPageBreak/>
        <w:t>Usage Notes</w:t>
      </w:r>
    </w:p>
    <w:p w14:paraId="7BED424A" w14:textId="4E10E511" w:rsidR="00CC3506" w:rsidRDefault="00D17D1C" w:rsidP="006D74B9">
      <w:pPr>
        <w:spacing w:before="120"/>
      </w:pPr>
      <w:r>
        <w:t xml:space="preserve">The intended purpose of these data is to build classifiers for detecting killer whales and classifying </w:t>
      </w:r>
      <w:r w:rsidR="001129BF">
        <w:t xml:space="preserve">signals to population or </w:t>
      </w:r>
      <w:r>
        <w:t>ecotype</w:t>
      </w:r>
      <w:r w:rsidR="00FD162A">
        <w:t xml:space="preserve"> in the Eastern Pacific</w:t>
      </w:r>
      <w:r>
        <w:t>.</w:t>
      </w:r>
      <w:r w:rsidR="00CC3506">
        <w:t xml:space="preserve"> In building detection and classification algorithms users should consider both their intended applications and potential limitations.  For instance, users will immediately note that sample rates differ between each of the contributed datasets and analysis of the annotations will show that down sampling the higher frequency data will limit 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here, killer whale vocalizations may have fundamental frequencies at or above 20khz. Whether or not the features present at higher frequencies represent useful information for population or ecotype type discrimination is yet to be determined.   </w:t>
      </w:r>
    </w:p>
    <w:p w14:paraId="6840FB0E" w14:textId="0CB0ED3A"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directly to</w:t>
      </w:r>
      <w:r w:rsidR="001129BF">
        <w:t xml:space="preserve"> to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073D7FD0" w:rsidR="00D17D1C" w:rsidRDefault="007726C9" w:rsidP="006D74B9">
      <w:pPr>
        <w:spacing w:before="120"/>
      </w:pPr>
      <w:r>
        <w:t xml:space="preserve">Note also that echolocation clicks have not </w:t>
      </w:r>
      <w:r w:rsidR="00AF30C5">
        <w:t>been not</w:t>
      </w:r>
      <w:r>
        <w:t xml:space="preserve"> annotated consistently and are thus not included in the final dataset. However, the </w:t>
      </w:r>
      <w:r w:rsidR="00ED5A28">
        <w:t xml:space="preserve">presence of echolocation clicks has been noted in some files from JASCO and ONC. See original files for those annotations. </w:t>
      </w:r>
      <w:r>
        <w:t xml:space="preserve">As echolocation clicks can be diagnostic of species and potentially ecotype (cite Maddie/April?), further annotation of this dataset could feed into training or validation based on echolocation parameters. </w:t>
      </w:r>
    </w:p>
    <w:p w14:paraId="69D0232B" w14:textId="544A99EB" w:rsidR="002E6980" w:rsidRDefault="002E6980" w:rsidP="002E6980">
      <w:r>
        <w:t xml:space="preserve">Data for this project represent a large collaboration of groups and institutions and each dataset was processed in accordance with each groups project goals. Post processing of the annotations was done to provide a uniform system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pPr>
        <w:pStyle w:val="Heading2"/>
      </w:pPr>
      <w:r>
        <w:t>Code Availability</w:t>
      </w:r>
    </w:p>
    <w:p w14:paraId="4A51DC97" w14:textId="60F84EB4" w:rsidR="008406B2" w:rsidRPr="008406B2" w:rsidRDefault="008406B2" w:rsidP="008406B2">
      <w:r>
        <w:t xml:space="preserve">Data and annotations were collated using R and available here. </w:t>
      </w:r>
      <w:r w:rsidRPr="008406B2">
        <w:t>https://github.com/JPalmerK/DCLDE2026</w:t>
      </w:r>
    </w:p>
    <w:p w14:paraId="43F4EA8C" w14:textId="71213EC5" w:rsidR="006D74B9" w:rsidRDefault="006D74B9" w:rsidP="002E6980">
      <w:pPr>
        <w:pStyle w:val="Heading1"/>
      </w:pPr>
      <w:r>
        <w:lastRenderedPageBreak/>
        <w:t>Acknowledgements</w:t>
      </w:r>
    </w:p>
    <w:p w14:paraId="237201E1" w14:textId="4E085A52" w:rsidR="006D74B9" w:rsidRDefault="006D74B9">
      <w:pPr>
        <w:pStyle w:val="Heading1"/>
      </w:pPr>
      <w:r>
        <w:t>Author Contributions</w:t>
      </w:r>
    </w:p>
    <w:p w14:paraId="14498B36" w14:textId="55ED923F" w:rsidR="001D2E15" w:rsidRDefault="001D2E15" w:rsidP="001D2E15">
      <w:r>
        <w:t>KJ Palmer collated the final dataset, managed data sharing agreements, produced the collated annotation files, and annotated the SCRIPPS dataset. She also drafted, edited and reviewed the manuscript a</w:t>
      </w:r>
    </w:p>
    <w:p w14:paraId="5CAB3783" w14:textId="63D72D34" w:rsidR="001D2E15" w:rsidRDefault="001D2E15" w:rsidP="001D2E15">
      <w:r>
        <w:t xml:space="preserve">F. </w:t>
      </w:r>
      <w:r>
        <w:t>Frazao</w:t>
      </w:r>
      <w:r>
        <w:t xml:space="preserve"> devised the HALLO annotation procedure and participated in data curation throughout the process.</w:t>
      </w:r>
    </w:p>
    <w:p w14:paraId="5D2DD781" w14:textId="442F10FB" w:rsidR="001D2E15" w:rsidRPr="001D2E15" w:rsidRDefault="001D2E15" w:rsidP="001D2E15">
      <w:r>
        <w:t xml:space="preserve">J </w:t>
      </w:r>
      <w:r>
        <w:t>Waldichuck</w:t>
      </w:r>
      <w:r>
        <w:rPr>
          <w:vertAlign w:val="superscript"/>
        </w:rPr>
        <w:t xml:space="preserve"> </w:t>
      </w:r>
      <w:r>
        <w:t xml:space="preserve">was the lead expert analyst on the HALLO datasets and facilitated data transfers. She also participated in writing and editing the manuscript. </w:t>
      </w:r>
    </w:p>
    <w:p w14:paraId="317DEBF5" w14:textId="4E6F6006" w:rsidR="006D74B9" w:rsidRDefault="006D74B9">
      <w:pPr>
        <w:pStyle w:val="Heading1"/>
      </w:pPr>
      <w:r>
        <w:t>Competing Interests</w:t>
      </w:r>
    </w:p>
    <w:p w14:paraId="21C398C1" w14:textId="5982A6B7" w:rsidR="006D74B9" w:rsidRDefault="006D74B9">
      <w:pPr>
        <w:pStyle w:val="Heading1"/>
      </w:pPr>
      <w:r>
        <w:t>Figures</w:t>
      </w:r>
    </w:p>
    <w:p w14:paraId="0442AACD" w14:textId="279AFC00" w:rsidR="00E2577B" w:rsidRDefault="00B713C1" w:rsidP="00E2577B">
      <w:r>
        <w:rPr>
          <w:noProof/>
        </w:rPr>
        <w:drawing>
          <wp:anchor distT="0" distB="0" distL="114300" distR="114300" simplePos="0" relativeHeight="251662336" behindDoc="0" locked="0" layoutInCell="1" allowOverlap="1" wp14:anchorId="38D6D668" wp14:editId="66A67CA1">
            <wp:simplePos x="0" y="0"/>
            <wp:positionH relativeFrom="column">
              <wp:posOffset>39832</wp:posOffset>
            </wp:positionH>
            <wp:positionV relativeFrom="paragraph">
              <wp:posOffset>287135</wp:posOffset>
            </wp:positionV>
            <wp:extent cx="5859145" cy="3919220"/>
            <wp:effectExtent l="95250" t="95250" r="84455"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59145"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6F8A759B" w:rsidR="009E0563" w:rsidRPr="00191AC7" w:rsidRDefault="009E0563" w:rsidP="009E0563">
      <w:pPr>
        <w:pStyle w:val="Caption"/>
        <w:rPr>
          <w:rFonts w:cstheme="minorHAnsi"/>
          <w:noProof/>
        </w:rPr>
      </w:pPr>
      <w:bookmarkStart w:id="14" w:name="_Ref163560742"/>
      <w:r>
        <w:lastRenderedPageBreak/>
        <w:t xml:space="preserve">Figure </w:t>
      </w:r>
      <w:r>
        <w:fldChar w:fldCharType="begin"/>
      </w:r>
      <w:r>
        <w:instrText xml:space="preserve"> SEQ Figure \* ARABIC </w:instrText>
      </w:r>
      <w:r>
        <w:fldChar w:fldCharType="separate"/>
      </w:r>
      <w:r w:rsidR="008671E3">
        <w:rPr>
          <w:noProof/>
        </w:rPr>
        <w:t>1</w:t>
      </w:r>
      <w:r>
        <w:rPr>
          <w:noProof/>
        </w:rPr>
        <w:fldChar w:fldCharType="end"/>
      </w:r>
      <w:bookmarkEnd w:id="14"/>
      <w:r>
        <w:t xml:space="preserve"> Map of study area and hydrophone locations. Points represent data collection sites and transparent bubbles indicate approximate regions for DFO data collection sites (exact coordinates are not provided).</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7565DB">
          <w:pgSz w:w="12240" w:h="15840"/>
          <w:pgMar w:top="1350" w:right="1440" w:bottom="1440" w:left="1440" w:header="720" w:footer="720" w:gutter="0"/>
          <w:cols w:space="720"/>
          <w:docGrid w:linePitch="360"/>
        </w:sectPr>
      </w:pPr>
    </w:p>
    <w:p w14:paraId="305E893E" w14:textId="1DF79AE5" w:rsidR="007565DB" w:rsidRDefault="00A93FC2" w:rsidP="00A93FC2">
      <w:pPr>
        <w:pStyle w:val="Heading1"/>
      </w:pPr>
      <w:r>
        <w:lastRenderedPageBreak/>
        <w:t>Tables</w:t>
      </w:r>
    </w:p>
    <w:p w14:paraId="7C8C81AA" w14:textId="1EAFE606" w:rsidR="00D321AB" w:rsidRDefault="00D321AB" w:rsidP="00D321AB">
      <w:pPr>
        <w:pStyle w:val="Caption"/>
        <w:keepNext/>
      </w:pPr>
      <w:bookmarkStart w:id="15" w:name="_Ref160180346"/>
      <w:r>
        <w:t xml:space="preserve">Table </w:t>
      </w:r>
      <w:r>
        <w:fldChar w:fldCharType="begin"/>
      </w:r>
      <w:r>
        <w:instrText xml:space="preserve"> SEQ Table \* ARABIC </w:instrText>
      </w:r>
      <w:r>
        <w:fldChar w:fldCharType="separate"/>
      </w:r>
      <w:r w:rsidR="008671E3">
        <w:rPr>
          <w:noProof/>
        </w:rPr>
        <w:t>2</w:t>
      </w:r>
      <w:r>
        <w:rPr>
          <w:noProof/>
        </w:rPr>
        <w:fldChar w:fldCharType="end"/>
      </w:r>
      <w:bookmarkEnd w:id="15"/>
      <w:r>
        <w:t xml:space="preserve"> Deployment summary for the data included in the detection and classification dataset. Annotation start and finish dates represent first and last annotation included in the dataset. Deployment is the name of the deployment location used in the annotations table. </w:t>
      </w:r>
    </w:p>
    <w:tbl>
      <w:tblPr>
        <w:tblW w:w="14417" w:type="dxa"/>
        <w:tblLayout w:type="fixed"/>
        <w:tblLook w:val="04A0" w:firstRow="1" w:lastRow="0" w:firstColumn="1" w:lastColumn="0" w:noHBand="0" w:noVBand="1"/>
      </w:tblPr>
      <w:tblGrid>
        <w:gridCol w:w="1607"/>
        <w:gridCol w:w="2623"/>
        <w:gridCol w:w="1794"/>
        <w:gridCol w:w="972"/>
        <w:gridCol w:w="1127"/>
        <w:gridCol w:w="778"/>
        <w:gridCol w:w="1269"/>
        <w:gridCol w:w="1561"/>
        <w:gridCol w:w="1343"/>
        <w:gridCol w:w="1343"/>
      </w:tblGrid>
      <w:tr w:rsidR="00D321AB" w:rsidRPr="00D321AB" w14:paraId="7B777FD3" w14:textId="77777777" w:rsidTr="00D321AB">
        <w:trPr>
          <w:trHeight w:val="588"/>
        </w:trPr>
        <w:tc>
          <w:tcPr>
            <w:tcW w:w="1607" w:type="dxa"/>
            <w:tcBorders>
              <w:top w:val="nil"/>
              <w:left w:val="nil"/>
              <w:bottom w:val="single" w:sz="8" w:space="0" w:color="auto"/>
              <w:right w:val="nil"/>
            </w:tcBorders>
            <w:shd w:val="clear" w:color="auto" w:fill="auto"/>
            <w:vAlign w:val="center"/>
            <w:hideMark/>
          </w:tcPr>
          <w:p w14:paraId="38537404"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ataset Provider</w:t>
            </w:r>
          </w:p>
        </w:tc>
        <w:tc>
          <w:tcPr>
            <w:tcW w:w="2623" w:type="dxa"/>
            <w:tcBorders>
              <w:top w:val="nil"/>
              <w:left w:val="nil"/>
              <w:bottom w:val="single" w:sz="8" w:space="0" w:color="auto"/>
              <w:right w:val="nil"/>
            </w:tcBorders>
            <w:shd w:val="clear" w:color="auto" w:fill="auto"/>
            <w:vAlign w:val="center"/>
            <w:hideMark/>
          </w:tcPr>
          <w:p w14:paraId="74968E99"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Location Description</w:t>
            </w:r>
          </w:p>
        </w:tc>
        <w:tc>
          <w:tcPr>
            <w:tcW w:w="1794" w:type="dxa"/>
            <w:tcBorders>
              <w:top w:val="nil"/>
              <w:left w:val="nil"/>
              <w:bottom w:val="single" w:sz="8" w:space="0" w:color="auto"/>
              <w:right w:val="nil"/>
            </w:tcBorders>
            <w:shd w:val="clear" w:color="auto" w:fill="auto"/>
            <w:vAlign w:val="center"/>
            <w:hideMark/>
          </w:tcPr>
          <w:p w14:paraId="4EE978EB" w14:textId="012A71D7" w:rsidR="00D321AB" w:rsidRPr="00D321AB" w:rsidRDefault="00D321AB" w:rsidP="00D321AB">
            <w:pPr>
              <w:spacing w:after="0" w:line="240" w:lineRule="auto"/>
              <w:rPr>
                <w:rFonts w:ascii="Calibri" w:eastAsia="Times New Roman" w:hAnsi="Calibri" w:cs="Calibri"/>
                <w:b/>
                <w:bCs/>
                <w:color w:val="000000"/>
              </w:rPr>
            </w:pPr>
            <w:r>
              <w:rPr>
                <w:rFonts w:ascii="Calibri" w:eastAsia="Times New Roman" w:hAnsi="Calibri" w:cs="Calibri"/>
                <w:b/>
                <w:bCs/>
                <w:color w:val="000000"/>
              </w:rPr>
              <w:t>Deployment</w:t>
            </w:r>
          </w:p>
        </w:tc>
        <w:tc>
          <w:tcPr>
            <w:tcW w:w="972" w:type="dxa"/>
            <w:tcBorders>
              <w:top w:val="nil"/>
              <w:left w:val="nil"/>
              <w:bottom w:val="single" w:sz="8" w:space="0" w:color="auto"/>
              <w:right w:val="nil"/>
            </w:tcBorders>
            <w:shd w:val="clear" w:color="auto" w:fill="auto"/>
            <w:vAlign w:val="center"/>
            <w:hideMark/>
          </w:tcPr>
          <w:p w14:paraId="6DD0BA97"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atitude</w:t>
            </w:r>
          </w:p>
        </w:tc>
        <w:tc>
          <w:tcPr>
            <w:tcW w:w="1127" w:type="dxa"/>
            <w:tcBorders>
              <w:top w:val="nil"/>
              <w:left w:val="nil"/>
              <w:bottom w:val="single" w:sz="8" w:space="0" w:color="auto"/>
              <w:right w:val="nil"/>
            </w:tcBorders>
            <w:shd w:val="clear" w:color="auto" w:fill="auto"/>
            <w:vAlign w:val="center"/>
            <w:hideMark/>
          </w:tcPr>
          <w:p w14:paraId="7B933048"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ongitude</w:t>
            </w:r>
          </w:p>
        </w:tc>
        <w:tc>
          <w:tcPr>
            <w:tcW w:w="778" w:type="dxa"/>
            <w:tcBorders>
              <w:top w:val="nil"/>
              <w:left w:val="nil"/>
              <w:bottom w:val="single" w:sz="8" w:space="0" w:color="auto"/>
              <w:right w:val="nil"/>
            </w:tcBorders>
            <w:shd w:val="clear" w:color="auto" w:fill="auto"/>
            <w:vAlign w:val="center"/>
            <w:hideMark/>
          </w:tcPr>
          <w:p w14:paraId="58B03D0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epth (m)</w:t>
            </w:r>
          </w:p>
        </w:tc>
        <w:tc>
          <w:tcPr>
            <w:tcW w:w="1269" w:type="dxa"/>
            <w:tcBorders>
              <w:top w:val="nil"/>
              <w:left w:val="nil"/>
              <w:bottom w:val="single" w:sz="8" w:space="0" w:color="auto"/>
              <w:right w:val="nil"/>
            </w:tcBorders>
            <w:shd w:val="clear" w:color="auto" w:fill="auto"/>
            <w:vAlign w:val="center"/>
            <w:hideMark/>
          </w:tcPr>
          <w:p w14:paraId="7C232882" w14:textId="7E8A8D66"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Sample Rate (k</w:t>
            </w:r>
            <w:r>
              <w:rPr>
                <w:rFonts w:ascii="Calibri" w:eastAsia="Times New Roman" w:hAnsi="Calibri" w:cs="Calibri"/>
                <w:b/>
                <w:bCs/>
                <w:color w:val="000000"/>
              </w:rPr>
              <w:t>H</w:t>
            </w:r>
            <w:r w:rsidRPr="00D321AB">
              <w:rPr>
                <w:rFonts w:ascii="Calibri" w:eastAsia="Times New Roman" w:hAnsi="Calibri" w:cs="Calibri"/>
                <w:b/>
                <w:bCs/>
                <w:color w:val="000000"/>
              </w:rPr>
              <w:t>z)</w:t>
            </w:r>
          </w:p>
        </w:tc>
        <w:tc>
          <w:tcPr>
            <w:tcW w:w="1561" w:type="dxa"/>
            <w:tcBorders>
              <w:top w:val="nil"/>
              <w:left w:val="nil"/>
              <w:bottom w:val="single" w:sz="8" w:space="0" w:color="auto"/>
              <w:right w:val="nil"/>
            </w:tcBorders>
            <w:shd w:val="clear" w:color="auto" w:fill="auto"/>
            <w:vAlign w:val="center"/>
            <w:hideMark/>
          </w:tcPr>
          <w:p w14:paraId="6BD60F0A"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Hydrophone/Recorder</w:t>
            </w:r>
          </w:p>
        </w:tc>
        <w:tc>
          <w:tcPr>
            <w:tcW w:w="1343" w:type="dxa"/>
            <w:tcBorders>
              <w:top w:val="nil"/>
              <w:left w:val="nil"/>
              <w:bottom w:val="single" w:sz="8" w:space="0" w:color="auto"/>
              <w:right w:val="nil"/>
            </w:tcBorders>
            <w:shd w:val="clear" w:color="auto" w:fill="auto"/>
            <w:vAlign w:val="center"/>
            <w:hideMark/>
          </w:tcPr>
          <w:p w14:paraId="0E0BF0B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Start</w:t>
            </w:r>
          </w:p>
        </w:tc>
        <w:tc>
          <w:tcPr>
            <w:tcW w:w="1343" w:type="dxa"/>
            <w:tcBorders>
              <w:top w:val="nil"/>
              <w:left w:val="nil"/>
              <w:bottom w:val="single" w:sz="8" w:space="0" w:color="auto"/>
              <w:right w:val="nil"/>
            </w:tcBorders>
            <w:shd w:val="clear" w:color="auto" w:fill="auto"/>
            <w:vAlign w:val="center"/>
            <w:hideMark/>
          </w:tcPr>
          <w:p w14:paraId="7B1F511B"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Finish</w:t>
            </w:r>
          </w:p>
        </w:tc>
      </w:tr>
      <w:tr w:rsidR="00D321AB" w:rsidRPr="00D321AB" w14:paraId="55F7AE2E" w14:textId="77777777" w:rsidTr="00D321AB">
        <w:trPr>
          <w:trHeight w:val="288"/>
        </w:trPr>
        <w:tc>
          <w:tcPr>
            <w:tcW w:w="1607" w:type="dxa"/>
            <w:tcBorders>
              <w:top w:val="nil"/>
              <w:left w:val="nil"/>
              <w:bottom w:val="nil"/>
              <w:right w:val="nil"/>
            </w:tcBorders>
            <w:shd w:val="clear" w:color="auto" w:fill="auto"/>
            <w:noWrap/>
            <w:vAlign w:val="bottom"/>
            <w:hideMark/>
          </w:tcPr>
          <w:p w14:paraId="326FCE2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rca Sound</w:t>
            </w:r>
          </w:p>
        </w:tc>
        <w:tc>
          <w:tcPr>
            <w:tcW w:w="2623" w:type="dxa"/>
            <w:tcBorders>
              <w:top w:val="nil"/>
              <w:left w:val="nil"/>
              <w:bottom w:val="nil"/>
              <w:right w:val="nil"/>
            </w:tcBorders>
            <w:shd w:val="clear" w:color="auto" w:fill="auto"/>
            <w:noWrap/>
            <w:vAlign w:val="bottom"/>
            <w:hideMark/>
          </w:tcPr>
          <w:p w14:paraId="06442B1A" w14:textId="13FB1E7D"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003626C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2</w:t>
            </w:r>
          </w:p>
        </w:tc>
        <w:tc>
          <w:tcPr>
            <w:tcW w:w="972" w:type="dxa"/>
            <w:tcBorders>
              <w:top w:val="nil"/>
              <w:left w:val="nil"/>
              <w:bottom w:val="nil"/>
              <w:right w:val="nil"/>
            </w:tcBorders>
            <w:shd w:val="clear" w:color="auto" w:fill="auto"/>
            <w:noWrap/>
            <w:vAlign w:val="bottom"/>
            <w:hideMark/>
          </w:tcPr>
          <w:p w14:paraId="3879E80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37C6F8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672D032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4DF2A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05C9BE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3BD681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7</w:t>
            </w:r>
          </w:p>
        </w:tc>
        <w:tc>
          <w:tcPr>
            <w:tcW w:w="1343" w:type="dxa"/>
            <w:tcBorders>
              <w:top w:val="nil"/>
              <w:left w:val="nil"/>
              <w:bottom w:val="nil"/>
              <w:right w:val="nil"/>
            </w:tcBorders>
            <w:shd w:val="clear" w:color="auto" w:fill="auto"/>
            <w:vAlign w:val="center"/>
            <w:hideMark/>
          </w:tcPr>
          <w:p w14:paraId="2F40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r>
      <w:tr w:rsidR="00D321AB" w:rsidRPr="00D321AB" w14:paraId="629709ED" w14:textId="77777777" w:rsidTr="00D321AB">
        <w:trPr>
          <w:trHeight w:val="288"/>
        </w:trPr>
        <w:tc>
          <w:tcPr>
            <w:tcW w:w="1607" w:type="dxa"/>
            <w:tcBorders>
              <w:top w:val="nil"/>
              <w:left w:val="nil"/>
              <w:bottom w:val="nil"/>
              <w:right w:val="nil"/>
            </w:tcBorders>
            <w:shd w:val="clear" w:color="auto" w:fill="auto"/>
            <w:noWrap/>
            <w:vAlign w:val="bottom"/>
            <w:hideMark/>
          </w:tcPr>
          <w:p w14:paraId="19E1F7B3"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CE85177" w14:textId="15F988C1"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478A07FD"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3</w:t>
            </w:r>
          </w:p>
        </w:tc>
        <w:tc>
          <w:tcPr>
            <w:tcW w:w="972" w:type="dxa"/>
            <w:tcBorders>
              <w:top w:val="nil"/>
              <w:left w:val="nil"/>
              <w:bottom w:val="nil"/>
              <w:right w:val="nil"/>
            </w:tcBorders>
            <w:shd w:val="clear" w:color="auto" w:fill="auto"/>
            <w:noWrap/>
            <w:vAlign w:val="bottom"/>
            <w:hideMark/>
          </w:tcPr>
          <w:p w14:paraId="156152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51B5064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28BFE19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643F008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0031EBE"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2BF3C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c>
          <w:tcPr>
            <w:tcW w:w="1343" w:type="dxa"/>
            <w:tcBorders>
              <w:top w:val="nil"/>
              <w:left w:val="nil"/>
              <w:bottom w:val="nil"/>
              <w:right w:val="nil"/>
            </w:tcBorders>
            <w:shd w:val="clear" w:color="auto" w:fill="auto"/>
            <w:vAlign w:val="center"/>
            <w:hideMark/>
          </w:tcPr>
          <w:p w14:paraId="2D8501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r>
      <w:tr w:rsidR="00D321AB" w:rsidRPr="00D321AB" w14:paraId="47E363CF" w14:textId="77777777" w:rsidTr="00D321AB">
        <w:trPr>
          <w:trHeight w:val="288"/>
        </w:trPr>
        <w:tc>
          <w:tcPr>
            <w:tcW w:w="1607" w:type="dxa"/>
            <w:tcBorders>
              <w:top w:val="nil"/>
              <w:left w:val="nil"/>
              <w:bottom w:val="nil"/>
              <w:right w:val="nil"/>
            </w:tcBorders>
            <w:shd w:val="clear" w:color="auto" w:fill="auto"/>
            <w:noWrap/>
            <w:vAlign w:val="bottom"/>
            <w:hideMark/>
          </w:tcPr>
          <w:p w14:paraId="5764AA0E"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BDCB693" w14:textId="19EAD520"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6D54F6E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5</w:t>
            </w:r>
          </w:p>
        </w:tc>
        <w:tc>
          <w:tcPr>
            <w:tcW w:w="972" w:type="dxa"/>
            <w:tcBorders>
              <w:top w:val="nil"/>
              <w:left w:val="nil"/>
              <w:bottom w:val="nil"/>
              <w:right w:val="nil"/>
            </w:tcBorders>
            <w:shd w:val="clear" w:color="auto" w:fill="auto"/>
            <w:noWrap/>
            <w:vAlign w:val="bottom"/>
            <w:hideMark/>
          </w:tcPr>
          <w:p w14:paraId="6F91AD8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42BBD0C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3A44C14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7AB68A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7DD80E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7A62BC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8</w:t>
            </w:r>
          </w:p>
        </w:tc>
        <w:tc>
          <w:tcPr>
            <w:tcW w:w="1343" w:type="dxa"/>
            <w:tcBorders>
              <w:top w:val="nil"/>
              <w:left w:val="nil"/>
              <w:bottom w:val="nil"/>
              <w:right w:val="nil"/>
            </w:tcBorders>
            <w:shd w:val="clear" w:color="auto" w:fill="auto"/>
            <w:vAlign w:val="center"/>
            <w:hideMark/>
          </w:tcPr>
          <w:p w14:paraId="5CEB3F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r>
      <w:tr w:rsidR="00D321AB" w:rsidRPr="00D321AB" w14:paraId="3F80FC40" w14:textId="77777777" w:rsidTr="00D321AB">
        <w:trPr>
          <w:trHeight w:val="288"/>
        </w:trPr>
        <w:tc>
          <w:tcPr>
            <w:tcW w:w="1607" w:type="dxa"/>
            <w:tcBorders>
              <w:top w:val="nil"/>
              <w:left w:val="nil"/>
              <w:bottom w:val="nil"/>
              <w:right w:val="nil"/>
            </w:tcBorders>
            <w:shd w:val="clear" w:color="auto" w:fill="auto"/>
            <w:noWrap/>
            <w:vAlign w:val="bottom"/>
            <w:hideMark/>
          </w:tcPr>
          <w:p w14:paraId="7978DA7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61A7AD" w14:textId="2CF0B6BB"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396A645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6</w:t>
            </w:r>
          </w:p>
        </w:tc>
        <w:tc>
          <w:tcPr>
            <w:tcW w:w="972" w:type="dxa"/>
            <w:tcBorders>
              <w:top w:val="nil"/>
              <w:left w:val="nil"/>
              <w:bottom w:val="nil"/>
              <w:right w:val="nil"/>
            </w:tcBorders>
            <w:shd w:val="clear" w:color="auto" w:fill="auto"/>
            <w:noWrap/>
            <w:vAlign w:val="bottom"/>
            <w:hideMark/>
          </w:tcPr>
          <w:p w14:paraId="419895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15B11F8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7132FF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6232FB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EE9EF98"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F9986F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c>
          <w:tcPr>
            <w:tcW w:w="1343" w:type="dxa"/>
            <w:tcBorders>
              <w:top w:val="nil"/>
              <w:left w:val="nil"/>
              <w:bottom w:val="nil"/>
              <w:right w:val="nil"/>
            </w:tcBorders>
            <w:shd w:val="clear" w:color="auto" w:fill="auto"/>
            <w:vAlign w:val="center"/>
            <w:hideMark/>
          </w:tcPr>
          <w:p w14:paraId="3FDA948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r>
      <w:tr w:rsidR="00D321AB" w:rsidRPr="00D321AB" w14:paraId="414CBFC4" w14:textId="77777777" w:rsidTr="00D321AB">
        <w:trPr>
          <w:trHeight w:val="288"/>
        </w:trPr>
        <w:tc>
          <w:tcPr>
            <w:tcW w:w="1607" w:type="dxa"/>
            <w:tcBorders>
              <w:top w:val="nil"/>
              <w:left w:val="nil"/>
              <w:bottom w:val="nil"/>
              <w:right w:val="nil"/>
            </w:tcBorders>
            <w:shd w:val="clear" w:color="auto" w:fill="auto"/>
            <w:noWrap/>
            <w:vAlign w:val="bottom"/>
            <w:hideMark/>
          </w:tcPr>
          <w:p w14:paraId="5259EAB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5E8EECB6" w14:textId="518EDCB7"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2C1BE7B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7</w:t>
            </w:r>
          </w:p>
        </w:tc>
        <w:tc>
          <w:tcPr>
            <w:tcW w:w="972" w:type="dxa"/>
            <w:tcBorders>
              <w:top w:val="nil"/>
              <w:left w:val="nil"/>
              <w:bottom w:val="nil"/>
              <w:right w:val="nil"/>
            </w:tcBorders>
            <w:shd w:val="clear" w:color="auto" w:fill="auto"/>
            <w:noWrap/>
            <w:vAlign w:val="bottom"/>
            <w:hideMark/>
          </w:tcPr>
          <w:p w14:paraId="459563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0F1212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34C1F3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5A5689A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4EB8B2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B456B6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c>
          <w:tcPr>
            <w:tcW w:w="1343" w:type="dxa"/>
            <w:tcBorders>
              <w:top w:val="nil"/>
              <w:left w:val="nil"/>
              <w:bottom w:val="nil"/>
              <w:right w:val="nil"/>
            </w:tcBorders>
            <w:shd w:val="clear" w:color="auto" w:fill="auto"/>
            <w:vAlign w:val="center"/>
            <w:hideMark/>
          </w:tcPr>
          <w:p w14:paraId="5136E06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r>
      <w:tr w:rsidR="00D321AB" w:rsidRPr="00D321AB" w14:paraId="2B59002E" w14:textId="77777777" w:rsidTr="00D321AB">
        <w:trPr>
          <w:trHeight w:val="288"/>
        </w:trPr>
        <w:tc>
          <w:tcPr>
            <w:tcW w:w="1607" w:type="dxa"/>
            <w:tcBorders>
              <w:top w:val="nil"/>
              <w:left w:val="nil"/>
              <w:bottom w:val="nil"/>
              <w:right w:val="nil"/>
            </w:tcBorders>
            <w:shd w:val="clear" w:color="auto" w:fill="auto"/>
            <w:noWrap/>
            <w:vAlign w:val="bottom"/>
            <w:hideMark/>
          </w:tcPr>
          <w:p w14:paraId="386599F2"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CFA74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35519B9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9</w:t>
            </w:r>
          </w:p>
        </w:tc>
        <w:tc>
          <w:tcPr>
            <w:tcW w:w="972" w:type="dxa"/>
            <w:tcBorders>
              <w:top w:val="nil"/>
              <w:left w:val="nil"/>
              <w:bottom w:val="nil"/>
              <w:right w:val="nil"/>
            </w:tcBorders>
            <w:shd w:val="clear" w:color="auto" w:fill="auto"/>
            <w:noWrap/>
            <w:vAlign w:val="bottom"/>
            <w:hideMark/>
          </w:tcPr>
          <w:p w14:paraId="16CA1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6259925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21502DC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BFA30F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836757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C450D0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c>
          <w:tcPr>
            <w:tcW w:w="1343" w:type="dxa"/>
            <w:tcBorders>
              <w:top w:val="nil"/>
              <w:left w:val="nil"/>
              <w:bottom w:val="nil"/>
              <w:right w:val="nil"/>
            </w:tcBorders>
            <w:shd w:val="clear" w:color="auto" w:fill="auto"/>
            <w:vAlign w:val="center"/>
            <w:hideMark/>
          </w:tcPr>
          <w:p w14:paraId="5010B0B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r>
      <w:tr w:rsidR="00D321AB" w:rsidRPr="00D321AB" w14:paraId="7B9DA013" w14:textId="77777777" w:rsidTr="00D321AB">
        <w:trPr>
          <w:trHeight w:val="288"/>
        </w:trPr>
        <w:tc>
          <w:tcPr>
            <w:tcW w:w="1607" w:type="dxa"/>
            <w:tcBorders>
              <w:top w:val="nil"/>
              <w:left w:val="nil"/>
              <w:bottom w:val="nil"/>
              <w:right w:val="nil"/>
            </w:tcBorders>
            <w:shd w:val="clear" w:color="auto" w:fill="auto"/>
            <w:noWrap/>
            <w:vAlign w:val="bottom"/>
            <w:hideMark/>
          </w:tcPr>
          <w:p w14:paraId="10689D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85E12B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6C005D7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0</w:t>
            </w:r>
          </w:p>
        </w:tc>
        <w:tc>
          <w:tcPr>
            <w:tcW w:w="972" w:type="dxa"/>
            <w:tcBorders>
              <w:top w:val="nil"/>
              <w:left w:val="nil"/>
              <w:bottom w:val="nil"/>
              <w:right w:val="nil"/>
            </w:tcBorders>
            <w:shd w:val="clear" w:color="auto" w:fill="auto"/>
            <w:noWrap/>
            <w:vAlign w:val="bottom"/>
            <w:hideMark/>
          </w:tcPr>
          <w:p w14:paraId="650E11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67CA8CF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608DF63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412C18D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53C2B18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6F222AD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c>
          <w:tcPr>
            <w:tcW w:w="1343" w:type="dxa"/>
            <w:tcBorders>
              <w:top w:val="nil"/>
              <w:left w:val="nil"/>
              <w:bottom w:val="nil"/>
              <w:right w:val="nil"/>
            </w:tcBorders>
            <w:shd w:val="clear" w:color="auto" w:fill="auto"/>
            <w:vAlign w:val="center"/>
            <w:hideMark/>
          </w:tcPr>
          <w:p w14:paraId="0CD251E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8</w:t>
            </w:r>
          </w:p>
        </w:tc>
      </w:tr>
      <w:tr w:rsidR="00D321AB" w:rsidRPr="00D321AB" w14:paraId="287A2946" w14:textId="77777777" w:rsidTr="00D321AB">
        <w:trPr>
          <w:trHeight w:val="288"/>
        </w:trPr>
        <w:tc>
          <w:tcPr>
            <w:tcW w:w="1607" w:type="dxa"/>
            <w:tcBorders>
              <w:top w:val="nil"/>
              <w:left w:val="nil"/>
              <w:bottom w:val="nil"/>
              <w:right w:val="nil"/>
            </w:tcBorders>
            <w:shd w:val="clear" w:color="auto" w:fill="auto"/>
            <w:noWrap/>
            <w:vAlign w:val="bottom"/>
            <w:hideMark/>
          </w:tcPr>
          <w:p w14:paraId="6912F4D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7477A0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2C203E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1</w:t>
            </w:r>
          </w:p>
        </w:tc>
        <w:tc>
          <w:tcPr>
            <w:tcW w:w="972" w:type="dxa"/>
            <w:tcBorders>
              <w:top w:val="nil"/>
              <w:left w:val="nil"/>
              <w:bottom w:val="nil"/>
              <w:right w:val="nil"/>
            </w:tcBorders>
            <w:shd w:val="clear" w:color="auto" w:fill="auto"/>
            <w:noWrap/>
            <w:vAlign w:val="bottom"/>
            <w:hideMark/>
          </w:tcPr>
          <w:p w14:paraId="6BF929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50B437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2CB330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714808E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7389F14F"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DFB65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5</w:t>
            </w:r>
          </w:p>
        </w:tc>
        <w:tc>
          <w:tcPr>
            <w:tcW w:w="1343" w:type="dxa"/>
            <w:tcBorders>
              <w:top w:val="nil"/>
              <w:left w:val="nil"/>
              <w:bottom w:val="nil"/>
              <w:right w:val="nil"/>
            </w:tcBorders>
            <w:shd w:val="clear" w:color="auto" w:fill="auto"/>
            <w:vAlign w:val="center"/>
            <w:hideMark/>
          </w:tcPr>
          <w:p w14:paraId="007F234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18</w:t>
            </w:r>
          </w:p>
        </w:tc>
      </w:tr>
      <w:tr w:rsidR="00D321AB" w:rsidRPr="00D321AB" w14:paraId="6D3D8CD9" w14:textId="77777777" w:rsidTr="00D321AB">
        <w:trPr>
          <w:trHeight w:val="288"/>
        </w:trPr>
        <w:tc>
          <w:tcPr>
            <w:tcW w:w="1607" w:type="dxa"/>
            <w:tcBorders>
              <w:top w:val="nil"/>
              <w:left w:val="nil"/>
              <w:bottom w:val="nil"/>
              <w:right w:val="nil"/>
            </w:tcBorders>
            <w:shd w:val="clear" w:color="auto" w:fill="auto"/>
            <w:noWrap/>
            <w:vAlign w:val="bottom"/>
            <w:hideMark/>
          </w:tcPr>
          <w:p w14:paraId="718E3646"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77C50A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5D33F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2</w:t>
            </w:r>
          </w:p>
        </w:tc>
        <w:tc>
          <w:tcPr>
            <w:tcW w:w="972" w:type="dxa"/>
            <w:tcBorders>
              <w:top w:val="nil"/>
              <w:left w:val="nil"/>
              <w:bottom w:val="nil"/>
              <w:right w:val="nil"/>
            </w:tcBorders>
            <w:shd w:val="clear" w:color="auto" w:fill="auto"/>
            <w:noWrap/>
            <w:vAlign w:val="bottom"/>
            <w:hideMark/>
          </w:tcPr>
          <w:p w14:paraId="2D4A2EF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11F824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779B3980" w14:textId="36B9EB79" w:rsidR="00D321AB" w:rsidRPr="00D321AB" w:rsidRDefault="00D321AB" w:rsidP="00D321AB">
            <w:pPr>
              <w:spacing w:after="0" w:line="240" w:lineRule="auto"/>
              <w:jc w:val="right"/>
              <w:rPr>
                <w:rFonts w:ascii="Calibri" w:eastAsia="Times New Roman" w:hAnsi="Calibri" w:cs="Calibri"/>
                <w:color w:val="000000"/>
              </w:rPr>
            </w:pPr>
            <w:r>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8F9C8A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19390E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552AA66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c>
          <w:tcPr>
            <w:tcW w:w="1343" w:type="dxa"/>
            <w:tcBorders>
              <w:top w:val="nil"/>
              <w:left w:val="nil"/>
              <w:bottom w:val="nil"/>
              <w:right w:val="nil"/>
            </w:tcBorders>
            <w:shd w:val="clear" w:color="auto" w:fill="auto"/>
            <w:vAlign w:val="center"/>
            <w:hideMark/>
          </w:tcPr>
          <w:p w14:paraId="603F08B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08</w:t>
            </w:r>
          </w:p>
        </w:tc>
      </w:tr>
      <w:tr w:rsidR="00D321AB" w:rsidRPr="00D321AB" w14:paraId="6418E6C3" w14:textId="77777777" w:rsidTr="00D321AB">
        <w:trPr>
          <w:trHeight w:val="288"/>
        </w:trPr>
        <w:tc>
          <w:tcPr>
            <w:tcW w:w="1607" w:type="dxa"/>
            <w:tcBorders>
              <w:top w:val="single" w:sz="4" w:space="0" w:color="auto"/>
              <w:left w:val="nil"/>
              <w:bottom w:val="single" w:sz="4" w:space="0" w:color="auto"/>
              <w:right w:val="nil"/>
            </w:tcBorders>
            <w:shd w:val="clear" w:color="auto" w:fill="auto"/>
            <w:noWrap/>
            <w:vAlign w:val="bottom"/>
            <w:hideMark/>
          </w:tcPr>
          <w:p w14:paraId="6D5148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NC</w:t>
            </w:r>
          </w:p>
        </w:tc>
        <w:tc>
          <w:tcPr>
            <w:tcW w:w="2623" w:type="dxa"/>
            <w:tcBorders>
              <w:top w:val="single" w:sz="4" w:space="0" w:color="auto"/>
              <w:left w:val="nil"/>
              <w:bottom w:val="single" w:sz="4" w:space="0" w:color="auto"/>
              <w:right w:val="nil"/>
            </w:tcBorders>
            <w:shd w:val="clear" w:color="auto" w:fill="auto"/>
            <w:noWrap/>
            <w:vAlign w:val="bottom"/>
            <w:hideMark/>
          </w:tcPr>
          <w:p w14:paraId="624A12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1794" w:type="dxa"/>
            <w:tcBorders>
              <w:top w:val="single" w:sz="4" w:space="0" w:color="auto"/>
              <w:left w:val="nil"/>
              <w:bottom w:val="single" w:sz="4" w:space="0" w:color="auto"/>
              <w:right w:val="nil"/>
            </w:tcBorders>
            <w:shd w:val="clear" w:color="auto" w:fill="auto"/>
            <w:noWrap/>
            <w:vAlign w:val="bottom"/>
            <w:hideMark/>
          </w:tcPr>
          <w:p w14:paraId="4EC5EE2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972" w:type="dxa"/>
            <w:tcBorders>
              <w:top w:val="single" w:sz="4" w:space="0" w:color="auto"/>
              <w:left w:val="nil"/>
              <w:bottom w:val="single" w:sz="4" w:space="0" w:color="auto"/>
              <w:right w:val="nil"/>
            </w:tcBorders>
            <w:shd w:val="clear" w:color="auto" w:fill="auto"/>
            <w:noWrap/>
            <w:vAlign w:val="bottom"/>
            <w:hideMark/>
          </w:tcPr>
          <w:p w14:paraId="1A4F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26</w:t>
            </w:r>
          </w:p>
        </w:tc>
        <w:tc>
          <w:tcPr>
            <w:tcW w:w="1127" w:type="dxa"/>
            <w:tcBorders>
              <w:top w:val="single" w:sz="4" w:space="0" w:color="auto"/>
              <w:left w:val="nil"/>
              <w:bottom w:val="single" w:sz="4" w:space="0" w:color="auto"/>
              <w:right w:val="nil"/>
            </w:tcBorders>
            <w:shd w:val="clear" w:color="auto" w:fill="auto"/>
            <w:noWrap/>
            <w:vAlign w:val="bottom"/>
            <w:hideMark/>
          </w:tcPr>
          <w:p w14:paraId="746A91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6.174</w:t>
            </w:r>
          </w:p>
        </w:tc>
        <w:tc>
          <w:tcPr>
            <w:tcW w:w="778" w:type="dxa"/>
            <w:tcBorders>
              <w:top w:val="single" w:sz="4" w:space="0" w:color="auto"/>
              <w:left w:val="nil"/>
              <w:bottom w:val="single" w:sz="4" w:space="0" w:color="auto"/>
              <w:right w:val="nil"/>
            </w:tcBorders>
            <w:shd w:val="clear" w:color="auto" w:fill="auto"/>
            <w:noWrap/>
            <w:vAlign w:val="bottom"/>
            <w:hideMark/>
          </w:tcPr>
          <w:p w14:paraId="3761C8F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0</w:t>
            </w:r>
          </w:p>
        </w:tc>
        <w:tc>
          <w:tcPr>
            <w:tcW w:w="1269" w:type="dxa"/>
            <w:tcBorders>
              <w:top w:val="single" w:sz="4" w:space="0" w:color="auto"/>
              <w:left w:val="nil"/>
              <w:bottom w:val="single" w:sz="4" w:space="0" w:color="auto"/>
              <w:right w:val="nil"/>
            </w:tcBorders>
            <w:shd w:val="clear" w:color="auto" w:fill="auto"/>
            <w:noWrap/>
            <w:vAlign w:val="bottom"/>
            <w:hideMark/>
          </w:tcPr>
          <w:p w14:paraId="3D67B9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single" w:sz="4" w:space="0" w:color="auto"/>
              <w:right w:val="nil"/>
            </w:tcBorders>
            <w:shd w:val="clear" w:color="auto" w:fill="auto"/>
            <w:noWrap/>
            <w:vAlign w:val="bottom"/>
            <w:hideMark/>
          </w:tcPr>
          <w:p w14:paraId="4F35AAB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Sonics SC2 </w:t>
            </w:r>
          </w:p>
        </w:tc>
        <w:tc>
          <w:tcPr>
            <w:tcW w:w="1343" w:type="dxa"/>
            <w:tcBorders>
              <w:top w:val="single" w:sz="4" w:space="0" w:color="auto"/>
              <w:left w:val="nil"/>
              <w:bottom w:val="single" w:sz="4" w:space="0" w:color="auto"/>
              <w:right w:val="nil"/>
            </w:tcBorders>
            <w:shd w:val="clear" w:color="auto" w:fill="auto"/>
            <w:vAlign w:val="center"/>
            <w:hideMark/>
          </w:tcPr>
          <w:p w14:paraId="58E3CB4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05-20</w:t>
            </w:r>
          </w:p>
        </w:tc>
        <w:tc>
          <w:tcPr>
            <w:tcW w:w="1343" w:type="dxa"/>
            <w:tcBorders>
              <w:top w:val="single" w:sz="4" w:space="0" w:color="auto"/>
              <w:left w:val="nil"/>
              <w:bottom w:val="single" w:sz="4" w:space="0" w:color="auto"/>
              <w:right w:val="nil"/>
            </w:tcBorders>
            <w:shd w:val="clear" w:color="auto" w:fill="auto"/>
            <w:noWrap/>
            <w:vAlign w:val="bottom"/>
            <w:hideMark/>
          </w:tcPr>
          <w:p w14:paraId="35FA72F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12-04</w:t>
            </w:r>
          </w:p>
        </w:tc>
      </w:tr>
      <w:tr w:rsidR="00D321AB" w:rsidRPr="00D321AB" w14:paraId="1BB0D8BA" w14:textId="77777777" w:rsidTr="00D321AB">
        <w:trPr>
          <w:trHeight w:val="288"/>
        </w:trPr>
        <w:tc>
          <w:tcPr>
            <w:tcW w:w="1607" w:type="dxa"/>
            <w:tcBorders>
              <w:top w:val="nil"/>
              <w:left w:val="nil"/>
              <w:bottom w:val="nil"/>
              <w:right w:val="nil"/>
            </w:tcBorders>
            <w:shd w:val="clear" w:color="auto" w:fill="auto"/>
            <w:noWrap/>
            <w:vAlign w:val="bottom"/>
            <w:hideMark/>
          </w:tcPr>
          <w:p w14:paraId="2A59A4CD" w14:textId="7631F383"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2623" w:type="dxa"/>
            <w:tcBorders>
              <w:top w:val="nil"/>
              <w:left w:val="nil"/>
              <w:bottom w:val="nil"/>
              <w:right w:val="nil"/>
            </w:tcBorders>
            <w:shd w:val="clear" w:color="auto" w:fill="auto"/>
            <w:noWrap/>
            <w:vAlign w:val="bottom"/>
            <w:hideMark/>
          </w:tcPr>
          <w:p w14:paraId="4C141DC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West Vancouver Island</w:t>
            </w:r>
          </w:p>
        </w:tc>
        <w:tc>
          <w:tcPr>
            <w:tcW w:w="1794" w:type="dxa"/>
            <w:tcBorders>
              <w:top w:val="nil"/>
              <w:left w:val="nil"/>
              <w:bottom w:val="nil"/>
              <w:right w:val="nil"/>
            </w:tcBorders>
            <w:shd w:val="clear" w:color="auto" w:fill="auto"/>
            <w:noWrap/>
            <w:vAlign w:val="bottom"/>
            <w:hideMark/>
          </w:tcPr>
          <w:p w14:paraId="3AC6EB7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WVanIsl      </w:t>
            </w:r>
          </w:p>
        </w:tc>
        <w:tc>
          <w:tcPr>
            <w:tcW w:w="972" w:type="dxa"/>
            <w:tcBorders>
              <w:top w:val="nil"/>
              <w:left w:val="nil"/>
              <w:bottom w:val="nil"/>
              <w:right w:val="nil"/>
            </w:tcBorders>
            <w:shd w:val="clear" w:color="auto" w:fill="auto"/>
            <w:noWrap/>
            <w:vAlign w:val="bottom"/>
            <w:hideMark/>
          </w:tcPr>
          <w:p w14:paraId="7C448A2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6C74C40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5691DE1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14</w:t>
            </w:r>
          </w:p>
        </w:tc>
        <w:tc>
          <w:tcPr>
            <w:tcW w:w="1269" w:type="dxa"/>
            <w:tcBorders>
              <w:top w:val="nil"/>
              <w:left w:val="nil"/>
              <w:bottom w:val="nil"/>
              <w:right w:val="nil"/>
            </w:tcBorders>
            <w:shd w:val="clear" w:color="auto" w:fill="auto"/>
            <w:noWrap/>
            <w:vAlign w:val="bottom"/>
            <w:hideMark/>
          </w:tcPr>
          <w:p w14:paraId="3502218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384</w:t>
            </w:r>
          </w:p>
        </w:tc>
        <w:tc>
          <w:tcPr>
            <w:tcW w:w="1561" w:type="dxa"/>
            <w:tcBorders>
              <w:top w:val="nil"/>
              <w:left w:val="nil"/>
              <w:bottom w:val="nil"/>
              <w:right w:val="nil"/>
            </w:tcBorders>
            <w:shd w:val="clear" w:color="auto" w:fill="auto"/>
            <w:noWrap/>
            <w:vAlign w:val="bottom"/>
            <w:hideMark/>
          </w:tcPr>
          <w:p w14:paraId="2DCDE81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URAL-M2</w:t>
            </w:r>
          </w:p>
        </w:tc>
        <w:tc>
          <w:tcPr>
            <w:tcW w:w="1343" w:type="dxa"/>
            <w:tcBorders>
              <w:top w:val="nil"/>
              <w:left w:val="nil"/>
              <w:bottom w:val="nil"/>
              <w:right w:val="nil"/>
            </w:tcBorders>
            <w:shd w:val="clear" w:color="auto" w:fill="auto"/>
            <w:vAlign w:val="center"/>
            <w:hideMark/>
          </w:tcPr>
          <w:p w14:paraId="4F4E0B0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1-05-18</w:t>
            </w:r>
          </w:p>
        </w:tc>
        <w:tc>
          <w:tcPr>
            <w:tcW w:w="1343" w:type="dxa"/>
            <w:tcBorders>
              <w:top w:val="nil"/>
              <w:left w:val="nil"/>
              <w:bottom w:val="nil"/>
              <w:right w:val="nil"/>
            </w:tcBorders>
            <w:shd w:val="clear" w:color="auto" w:fill="auto"/>
            <w:noWrap/>
            <w:vAlign w:val="bottom"/>
            <w:hideMark/>
          </w:tcPr>
          <w:p w14:paraId="000A06B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2-05-24</w:t>
            </w:r>
          </w:p>
        </w:tc>
      </w:tr>
      <w:tr w:rsidR="00D321AB" w:rsidRPr="00D321AB" w14:paraId="4A83F6B6"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6A77122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7500BE6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ern Mainland British Colombia</w:t>
            </w:r>
          </w:p>
        </w:tc>
        <w:tc>
          <w:tcPr>
            <w:tcW w:w="1794" w:type="dxa"/>
            <w:tcBorders>
              <w:top w:val="nil"/>
              <w:left w:val="nil"/>
              <w:bottom w:val="single" w:sz="4" w:space="0" w:color="auto"/>
              <w:right w:val="nil"/>
            </w:tcBorders>
            <w:shd w:val="clear" w:color="auto" w:fill="auto"/>
            <w:noWrap/>
            <w:vAlign w:val="bottom"/>
            <w:hideMark/>
          </w:tcPr>
          <w:p w14:paraId="389489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Bc</w:t>
            </w:r>
          </w:p>
        </w:tc>
        <w:tc>
          <w:tcPr>
            <w:tcW w:w="972" w:type="dxa"/>
            <w:tcBorders>
              <w:top w:val="nil"/>
              <w:left w:val="nil"/>
              <w:bottom w:val="single" w:sz="4" w:space="0" w:color="auto"/>
              <w:right w:val="nil"/>
            </w:tcBorders>
            <w:shd w:val="clear" w:color="auto" w:fill="auto"/>
            <w:noWrap/>
            <w:vAlign w:val="bottom"/>
            <w:hideMark/>
          </w:tcPr>
          <w:p w14:paraId="3566DE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466CD83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58AEC42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5</w:t>
            </w:r>
          </w:p>
        </w:tc>
        <w:tc>
          <w:tcPr>
            <w:tcW w:w="1269" w:type="dxa"/>
            <w:tcBorders>
              <w:top w:val="nil"/>
              <w:left w:val="nil"/>
              <w:bottom w:val="single" w:sz="4" w:space="0" w:color="auto"/>
              <w:right w:val="nil"/>
            </w:tcBorders>
            <w:shd w:val="clear" w:color="auto" w:fill="auto"/>
            <w:noWrap/>
            <w:vAlign w:val="bottom"/>
            <w:hideMark/>
          </w:tcPr>
          <w:p w14:paraId="43A85C7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w:t>
            </w:r>
          </w:p>
        </w:tc>
        <w:tc>
          <w:tcPr>
            <w:tcW w:w="1561" w:type="dxa"/>
            <w:tcBorders>
              <w:top w:val="nil"/>
              <w:left w:val="nil"/>
              <w:bottom w:val="nil"/>
              <w:right w:val="nil"/>
            </w:tcBorders>
            <w:shd w:val="clear" w:color="auto" w:fill="auto"/>
            <w:noWrap/>
            <w:vAlign w:val="bottom"/>
            <w:hideMark/>
          </w:tcPr>
          <w:p w14:paraId="2CF03FF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M2M </w:t>
            </w:r>
          </w:p>
        </w:tc>
        <w:tc>
          <w:tcPr>
            <w:tcW w:w="1343" w:type="dxa"/>
            <w:tcBorders>
              <w:top w:val="nil"/>
              <w:left w:val="nil"/>
              <w:bottom w:val="single" w:sz="4" w:space="0" w:color="auto"/>
              <w:right w:val="nil"/>
            </w:tcBorders>
            <w:shd w:val="clear" w:color="auto" w:fill="auto"/>
            <w:vAlign w:val="center"/>
            <w:hideMark/>
          </w:tcPr>
          <w:p w14:paraId="17D1939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10-10</w:t>
            </w:r>
          </w:p>
        </w:tc>
        <w:tc>
          <w:tcPr>
            <w:tcW w:w="1343" w:type="dxa"/>
            <w:tcBorders>
              <w:top w:val="nil"/>
              <w:left w:val="nil"/>
              <w:bottom w:val="single" w:sz="4" w:space="0" w:color="auto"/>
              <w:right w:val="nil"/>
            </w:tcBorders>
            <w:shd w:val="clear" w:color="auto" w:fill="auto"/>
            <w:noWrap/>
            <w:vAlign w:val="bottom"/>
            <w:hideMark/>
          </w:tcPr>
          <w:p w14:paraId="5E179A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02-03</w:t>
            </w:r>
          </w:p>
        </w:tc>
      </w:tr>
      <w:tr w:rsidR="00D321AB" w:rsidRPr="00D321AB" w14:paraId="4FFDF4CC" w14:textId="77777777" w:rsidTr="00D321AB">
        <w:trPr>
          <w:trHeight w:val="288"/>
        </w:trPr>
        <w:tc>
          <w:tcPr>
            <w:tcW w:w="1607" w:type="dxa"/>
            <w:tcBorders>
              <w:top w:val="nil"/>
              <w:left w:val="nil"/>
              <w:bottom w:val="nil"/>
              <w:right w:val="nil"/>
            </w:tcBorders>
            <w:shd w:val="clear" w:color="auto" w:fill="auto"/>
            <w:noWrap/>
            <w:vAlign w:val="bottom"/>
            <w:hideMark/>
          </w:tcPr>
          <w:p w14:paraId="439C8FF0" w14:textId="52769446"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2623" w:type="dxa"/>
            <w:tcBorders>
              <w:top w:val="nil"/>
              <w:left w:val="nil"/>
              <w:bottom w:val="nil"/>
              <w:right w:val="nil"/>
            </w:tcBorders>
            <w:shd w:val="clear" w:color="auto" w:fill="auto"/>
            <w:noWrap/>
            <w:vAlign w:val="bottom"/>
            <w:hideMark/>
          </w:tcPr>
          <w:p w14:paraId="684AD2A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Carmanah Point           </w:t>
            </w:r>
          </w:p>
        </w:tc>
        <w:tc>
          <w:tcPr>
            <w:tcW w:w="1794" w:type="dxa"/>
            <w:tcBorders>
              <w:top w:val="nil"/>
              <w:left w:val="nil"/>
              <w:bottom w:val="nil"/>
              <w:right w:val="nil"/>
            </w:tcBorders>
            <w:shd w:val="clear" w:color="auto" w:fill="auto"/>
            <w:noWrap/>
            <w:vAlign w:val="bottom"/>
            <w:hideMark/>
          </w:tcPr>
          <w:p w14:paraId="197F990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CarmanahPt           </w:t>
            </w:r>
          </w:p>
        </w:tc>
        <w:tc>
          <w:tcPr>
            <w:tcW w:w="972" w:type="dxa"/>
            <w:tcBorders>
              <w:top w:val="nil"/>
              <w:left w:val="nil"/>
              <w:bottom w:val="nil"/>
              <w:right w:val="nil"/>
            </w:tcBorders>
            <w:shd w:val="clear" w:color="auto" w:fill="auto"/>
            <w:noWrap/>
            <w:vAlign w:val="bottom"/>
            <w:hideMark/>
          </w:tcPr>
          <w:p w14:paraId="4F1D4A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1AE9F4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132136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55</w:t>
            </w:r>
          </w:p>
        </w:tc>
        <w:tc>
          <w:tcPr>
            <w:tcW w:w="1269" w:type="dxa"/>
            <w:tcBorders>
              <w:top w:val="nil"/>
              <w:left w:val="nil"/>
              <w:bottom w:val="nil"/>
              <w:right w:val="nil"/>
            </w:tcBorders>
            <w:shd w:val="clear" w:color="auto" w:fill="auto"/>
            <w:noWrap/>
            <w:vAlign w:val="bottom"/>
            <w:hideMark/>
          </w:tcPr>
          <w:p w14:paraId="7C2F8A3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2</w:t>
            </w:r>
          </w:p>
        </w:tc>
        <w:tc>
          <w:tcPr>
            <w:tcW w:w="1561" w:type="dxa"/>
            <w:tcBorders>
              <w:top w:val="single" w:sz="4" w:space="0" w:color="auto"/>
              <w:left w:val="nil"/>
              <w:bottom w:val="nil"/>
              <w:right w:val="nil"/>
            </w:tcBorders>
            <w:shd w:val="clear" w:color="auto" w:fill="auto"/>
            <w:noWrap/>
            <w:vAlign w:val="bottom"/>
            <w:hideMark/>
          </w:tcPr>
          <w:p w14:paraId="46D73B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oundTrap 6249</w:t>
            </w:r>
          </w:p>
        </w:tc>
        <w:tc>
          <w:tcPr>
            <w:tcW w:w="1343" w:type="dxa"/>
            <w:tcBorders>
              <w:top w:val="nil"/>
              <w:left w:val="nil"/>
              <w:bottom w:val="nil"/>
              <w:right w:val="nil"/>
            </w:tcBorders>
            <w:shd w:val="clear" w:color="auto" w:fill="auto"/>
            <w:vAlign w:val="center"/>
            <w:hideMark/>
          </w:tcPr>
          <w:p w14:paraId="4A0122F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3-08</w:t>
            </w:r>
          </w:p>
        </w:tc>
        <w:tc>
          <w:tcPr>
            <w:tcW w:w="1343" w:type="dxa"/>
            <w:tcBorders>
              <w:top w:val="nil"/>
              <w:left w:val="nil"/>
              <w:bottom w:val="nil"/>
              <w:right w:val="nil"/>
            </w:tcBorders>
            <w:shd w:val="clear" w:color="auto" w:fill="auto"/>
            <w:vAlign w:val="center"/>
            <w:hideMark/>
          </w:tcPr>
          <w:p w14:paraId="28A7FF6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9</w:t>
            </w:r>
          </w:p>
        </w:tc>
      </w:tr>
      <w:tr w:rsidR="00D321AB" w:rsidRPr="00D321AB" w14:paraId="7F745C71" w14:textId="77777777" w:rsidTr="00D321AB">
        <w:trPr>
          <w:trHeight w:val="288"/>
        </w:trPr>
        <w:tc>
          <w:tcPr>
            <w:tcW w:w="1607" w:type="dxa"/>
            <w:tcBorders>
              <w:top w:val="nil"/>
              <w:left w:val="nil"/>
              <w:bottom w:val="nil"/>
              <w:right w:val="nil"/>
            </w:tcBorders>
            <w:shd w:val="clear" w:color="auto" w:fill="auto"/>
            <w:noWrap/>
            <w:vAlign w:val="bottom"/>
            <w:hideMark/>
          </w:tcPr>
          <w:p w14:paraId="5CA522E7"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638EE3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1</w:t>
            </w:r>
          </w:p>
        </w:tc>
        <w:tc>
          <w:tcPr>
            <w:tcW w:w="1794" w:type="dxa"/>
            <w:tcBorders>
              <w:top w:val="nil"/>
              <w:left w:val="nil"/>
              <w:bottom w:val="nil"/>
              <w:right w:val="nil"/>
            </w:tcBorders>
            <w:shd w:val="clear" w:color="auto" w:fill="auto"/>
            <w:noWrap/>
            <w:vAlign w:val="bottom"/>
            <w:hideMark/>
          </w:tcPr>
          <w:p w14:paraId="11182002"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6590A6A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7955F17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711C4C4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65A7EE2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6673ED4" w14:textId="10DF3A93"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71E238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5</w:t>
            </w:r>
          </w:p>
        </w:tc>
        <w:tc>
          <w:tcPr>
            <w:tcW w:w="1343" w:type="dxa"/>
            <w:tcBorders>
              <w:top w:val="nil"/>
              <w:left w:val="nil"/>
              <w:bottom w:val="nil"/>
              <w:right w:val="nil"/>
            </w:tcBorders>
            <w:shd w:val="clear" w:color="auto" w:fill="auto"/>
            <w:vAlign w:val="center"/>
            <w:hideMark/>
          </w:tcPr>
          <w:p w14:paraId="0EAC34D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0-01</w:t>
            </w:r>
          </w:p>
        </w:tc>
      </w:tr>
      <w:tr w:rsidR="00D321AB" w:rsidRPr="00D321AB" w14:paraId="2B61C232" w14:textId="77777777" w:rsidTr="00D321AB">
        <w:trPr>
          <w:trHeight w:val="288"/>
        </w:trPr>
        <w:tc>
          <w:tcPr>
            <w:tcW w:w="1607" w:type="dxa"/>
            <w:tcBorders>
              <w:top w:val="nil"/>
              <w:left w:val="nil"/>
              <w:bottom w:val="nil"/>
              <w:right w:val="nil"/>
            </w:tcBorders>
            <w:shd w:val="clear" w:color="auto" w:fill="auto"/>
            <w:noWrap/>
            <w:vAlign w:val="bottom"/>
            <w:hideMark/>
          </w:tcPr>
          <w:p w14:paraId="2E0B65A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6482C7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2</w:t>
            </w:r>
          </w:p>
        </w:tc>
        <w:tc>
          <w:tcPr>
            <w:tcW w:w="1794" w:type="dxa"/>
            <w:tcBorders>
              <w:top w:val="nil"/>
              <w:left w:val="nil"/>
              <w:bottom w:val="nil"/>
              <w:right w:val="nil"/>
            </w:tcBorders>
            <w:shd w:val="clear" w:color="auto" w:fill="auto"/>
            <w:noWrap/>
            <w:vAlign w:val="bottom"/>
            <w:hideMark/>
          </w:tcPr>
          <w:p w14:paraId="19DE6E7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05402BD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09DE867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38D92E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7EE99CD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3341D5B" w14:textId="5ED6C2D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15720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7</w:t>
            </w:r>
          </w:p>
        </w:tc>
        <w:tc>
          <w:tcPr>
            <w:tcW w:w="1343" w:type="dxa"/>
            <w:tcBorders>
              <w:top w:val="nil"/>
              <w:left w:val="nil"/>
              <w:bottom w:val="nil"/>
              <w:right w:val="nil"/>
            </w:tcBorders>
            <w:shd w:val="clear" w:color="auto" w:fill="auto"/>
            <w:vAlign w:val="center"/>
            <w:hideMark/>
          </w:tcPr>
          <w:p w14:paraId="66782CF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8</w:t>
            </w:r>
          </w:p>
        </w:tc>
      </w:tr>
      <w:tr w:rsidR="00D321AB" w:rsidRPr="00D321AB" w14:paraId="6771DB80" w14:textId="77777777" w:rsidTr="00D321AB">
        <w:trPr>
          <w:trHeight w:val="288"/>
        </w:trPr>
        <w:tc>
          <w:tcPr>
            <w:tcW w:w="1607" w:type="dxa"/>
            <w:tcBorders>
              <w:top w:val="nil"/>
              <w:left w:val="nil"/>
              <w:bottom w:val="nil"/>
              <w:right w:val="nil"/>
            </w:tcBorders>
            <w:shd w:val="clear" w:color="auto" w:fill="auto"/>
            <w:noWrap/>
            <w:vAlign w:val="bottom"/>
            <w:hideMark/>
          </w:tcPr>
          <w:p w14:paraId="6063B0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B661C9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1</w:t>
            </w:r>
          </w:p>
        </w:tc>
        <w:tc>
          <w:tcPr>
            <w:tcW w:w="1794" w:type="dxa"/>
            <w:tcBorders>
              <w:top w:val="nil"/>
              <w:left w:val="nil"/>
              <w:bottom w:val="nil"/>
              <w:right w:val="nil"/>
            </w:tcBorders>
            <w:shd w:val="clear" w:color="auto" w:fill="auto"/>
            <w:noWrap/>
            <w:vAlign w:val="bottom"/>
            <w:hideMark/>
          </w:tcPr>
          <w:p w14:paraId="4764CC3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1</w:t>
            </w:r>
          </w:p>
        </w:tc>
        <w:tc>
          <w:tcPr>
            <w:tcW w:w="972" w:type="dxa"/>
            <w:tcBorders>
              <w:top w:val="nil"/>
              <w:left w:val="nil"/>
              <w:bottom w:val="nil"/>
              <w:right w:val="nil"/>
            </w:tcBorders>
            <w:shd w:val="clear" w:color="auto" w:fill="auto"/>
            <w:noWrap/>
            <w:vAlign w:val="bottom"/>
            <w:hideMark/>
          </w:tcPr>
          <w:p w14:paraId="00FA31C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19540E5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48B7B75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4B005F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86AF46E" w14:textId="6FFD76BD"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A301A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1</w:t>
            </w:r>
          </w:p>
        </w:tc>
        <w:tc>
          <w:tcPr>
            <w:tcW w:w="1343" w:type="dxa"/>
            <w:tcBorders>
              <w:top w:val="nil"/>
              <w:left w:val="nil"/>
              <w:bottom w:val="nil"/>
              <w:right w:val="nil"/>
            </w:tcBorders>
            <w:shd w:val="clear" w:color="auto" w:fill="auto"/>
            <w:vAlign w:val="center"/>
            <w:hideMark/>
          </w:tcPr>
          <w:p w14:paraId="528585F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8</w:t>
            </w:r>
          </w:p>
        </w:tc>
      </w:tr>
      <w:tr w:rsidR="00D321AB" w:rsidRPr="00D321AB" w14:paraId="117E2474" w14:textId="77777777" w:rsidTr="00D321AB">
        <w:trPr>
          <w:trHeight w:val="288"/>
        </w:trPr>
        <w:tc>
          <w:tcPr>
            <w:tcW w:w="1607" w:type="dxa"/>
            <w:tcBorders>
              <w:top w:val="nil"/>
              <w:left w:val="nil"/>
              <w:bottom w:val="nil"/>
              <w:right w:val="nil"/>
            </w:tcBorders>
            <w:shd w:val="clear" w:color="auto" w:fill="auto"/>
            <w:noWrap/>
            <w:vAlign w:val="bottom"/>
            <w:hideMark/>
          </w:tcPr>
          <w:p w14:paraId="15FEBE3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8D493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2</w:t>
            </w:r>
          </w:p>
        </w:tc>
        <w:tc>
          <w:tcPr>
            <w:tcW w:w="1794" w:type="dxa"/>
            <w:tcBorders>
              <w:top w:val="nil"/>
              <w:left w:val="nil"/>
              <w:bottom w:val="nil"/>
              <w:right w:val="nil"/>
            </w:tcBorders>
            <w:shd w:val="clear" w:color="auto" w:fill="auto"/>
            <w:noWrap/>
            <w:vAlign w:val="bottom"/>
            <w:hideMark/>
          </w:tcPr>
          <w:p w14:paraId="3E1E487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S2</w:t>
            </w:r>
          </w:p>
        </w:tc>
        <w:tc>
          <w:tcPr>
            <w:tcW w:w="972" w:type="dxa"/>
            <w:tcBorders>
              <w:top w:val="nil"/>
              <w:left w:val="nil"/>
              <w:bottom w:val="nil"/>
              <w:right w:val="nil"/>
            </w:tcBorders>
            <w:shd w:val="clear" w:color="auto" w:fill="auto"/>
            <w:noWrap/>
            <w:vAlign w:val="bottom"/>
            <w:hideMark/>
          </w:tcPr>
          <w:p w14:paraId="2ACDC18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2867E3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6CA598F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27EB0F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FCE03A1" w14:textId="69C1192F"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1D6E3B3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4</w:t>
            </w:r>
          </w:p>
        </w:tc>
        <w:tc>
          <w:tcPr>
            <w:tcW w:w="1343" w:type="dxa"/>
            <w:tcBorders>
              <w:top w:val="nil"/>
              <w:left w:val="nil"/>
              <w:bottom w:val="nil"/>
              <w:right w:val="nil"/>
            </w:tcBorders>
            <w:shd w:val="clear" w:color="auto" w:fill="auto"/>
            <w:vAlign w:val="center"/>
            <w:hideMark/>
          </w:tcPr>
          <w:p w14:paraId="28E26D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16</w:t>
            </w:r>
          </w:p>
        </w:tc>
      </w:tr>
      <w:tr w:rsidR="00D321AB" w:rsidRPr="00D321AB" w14:paraId="43F1E875"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F4927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247827F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sen Channel</w:t>
            </w:r>
          </w:p>
        </w:tc>
        <w:tc>
          <w:tcPr>
            <w:tcW w:w="1794" w:type="dxa"/>
            <w:tcBorders>
              <w:top w:val="nil"/>
              <w:left w:val="nil"/>
              <w:bottom w:val="single" w:sz="4" w:space="0" w:color="auto"/>
              <w:right w:val="nil"/>
            </w:tcBorders>
            <w:shd w:val="clear" w:color="auto" w:fill="auto"/>
            <w:noWrap/>
            <w:vAlign w:val="bottom"/>
            <w:hideMark/>
          </w:tcPr>
          <w:p w14:paraId="30A1773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Chan</w:t>
            </w:r>
          </w:p>
        </w:tc>
        <w:tc>
          <w:tcPr>
            <w:tcW w:w="972" w:type="dxa"/>
            <w:tcBorders>
              <w:top w:val="nil"/>
              <w:left w:val="nil"/>
              <w:bottom w:val="single" w:sz="4" w:space="0" w:color="auto"/>
              <w:right w:val="nil"/>
            </w:tcBorders>
            <w:shd w:val="clear" w:color="auto" w:fill="auto"/>
            <w:noWrap/>
            <w:vAlign w:val="bottom"/>
            <w:hideMark/>
          </w:tcPr>
          <w:p w14:paraId="3D6715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36B49D9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4A0FAD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45</w:t>
            </w:r>
          </w:p>
        </w:tc>
        <w:tc>
          <w:tcPr>
            <w:tcW w:w="1269" w:type="dxa"/>
            <w:tcBorders>
              <w:top w:val="nil"/>
              <w:left w:val="nil"/>
              <w:bottom w:val="single" w:sz="4" w:space="0" w:color="auto"/>
              <w:right w:val="nil"/>
            </w:tcBorders>
            <w:shd w:val="clear" w:color="auto" w:fill="auto"/>
            <w:noWrap/>
            <w:vAlign w:val="bottom"/>
            <w:hideMark/>
          </w:tcPr>
          <w:p w14:paraId="566FF4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1FF215AD" w14:textId="2FF008E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single" w:sz="4" w:space="0" w:color="auto"/>
              <w:right w:val="nil"/>
            </w:tcBorders>
            <w:shd w:val="clear" w:color="auto" w:fill="auto"/>
            <w:vAlign w:val="center"/>
            <w:hideMark/>
          </w:tcPr>
          <w:p w14:paraId="253652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3</w:t>
            </w:r>
          </w:p>
        </w:tc>
        <w:tc>
          <w:tcPr>
            <w:tcW w:w="1343" w:type="dxa"/>
            <w:tcBorders>
              <w:top w:val="nil"/>
              <w:left w:val="nil"/>
              <w:bottom w:val="single" w:sz="4" w:space="0" w:color="auto"/>
              <w:right w:val="nil"/>
            </w:tcBorders>
            <w:shd w:val="clear" w:color="auto" w:fill="auto"/>
            <w:vAlign w:val="center"/>
            <w:hideMark/>
          </w:tcPr>
          <w:p w14:paraId="3015809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1-09</w:t>
            </w:r>
          </w:p>
        </w:tc>
      </w:tr>
      <w:tr w:rsidR="00D321AB" w:rsidRPr="00D321AB" w14:paraId="0E60AA6B" w14:textId="77777777" w:rsidTr="00D321AB">
        <w:trPr>
          <w:trHeight w:val="288"/>
        </w:trPr>
        <w:tc>
          <w:tcPr>
            <w:tcW w:w="1607" w:type="dxa"/>
            <w:tcBorders>
              <w:top w:val="nil"/>
              <w:left w:val="nil"/>
              <w:bottom w:val="nil"/>
              <w:right w:val="nil"/>
            </w:tcBorders>
            <w:shd w:val="clear" w:color="auto" w:fill="auto"/>
            <w:noWrap/>
            <w:vAlign w:val="bottom"/>
            <w:hideMark/>
          </w:tcPr>
          <w:p w14:paraId="326FA9A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JASCO/Malahat</w:t>
            </w:r>
          </w:p>
        </w:tc>
        <w:tc>
          <w:tcPr>
            <w:tcW w:w="2623" w:type="dxa"/>
            <w:tcBorders>
              <w:top w:val="nil"/>
              <w:left w:val="nil"/>
              <w:bottom w:val="nil"/>
              <w:right w:val="nil"/>
            </w:tcBorders>
            <w:shd w:val="clear" w:color="auto" w:fill="auto"/>
            <w:noWrap/>
            <w:vAlign w:val="bottom"/>
            <w:hideMark/>
          </w:tcPr>
          <w:p w14:paraId="00CCE4C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3</w:t>
            </w:r>
          </w:p>
        </w:tc>
        <w:tc>
          <w:tcPr>
            <w:tcW w:w="1794" w:type="dxa"/>
            <w:tcBorders>
              <w:top w:val="nil"/>
              <w:left w:val="nil"/>
              <w:bottom w:val="nil"/>
              <w:right w:val="nil"/>
            </w:tcBorders>
            <w:shd w:val="clear" w:color="auto" w:fill="auto"/>
            <w:noWrap/>
            <w:vAlign w:val="bottom"/>
            <w:hideMark/>
          </w:tcPr>
          <w:p w14:paraId="4F728A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3 </w:t>
            </w:r>
          </w:p>
        </w:tc>
        <w:tc>
          <w:tcPr>
            <w:tcW w:w="972" w:type="dxa"/>
            <w:tcBorders>
              <w:top w:val="nil"/>
              <w:left w:val="nil"/>
              <w:bottom w:val="nil"/>
              <w:right w:val="nil"/>
            </w:tcBorders>
            <w:shd w:val="clear" w:color="auto" w:fill="auto"/>
            <w:noWrap/>
            <w:vAlign w:val="bottom"/>
            <w:hideMark/>
          </w:tcPr>
          <w:p w14:paraId="78497D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686</w:t>
            </w:r>
          </w:p>
        </w:tc>
        <w:tc>
          <w:tcPr>
            <w:tcW w:w="1127" w:type="dxa"/>
            <w:tcBorders>
              <w:top w:val="nil"/>
              <w:left w:val="nil"/>
              <w:bottom w:val="nil"/>
              <w:right w:val="nil"/>
            </w:tcBorders>
            <w:shd w:val="clear" w:color="auto" w:fill="auto"/>
            <w:noWrap/>
            <w:vAlign w:val="bottom"/>
            <w:hideMark/>
          </w:tcPr>
          <w:p w14:paraId="366041B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74</w:t>
            </w:r>
          </w:p>
        </w:tc>
        <w:tc>
          <w:tcPr>
            <w:tcW w:w="778" w:type="dxa"/>
            <w:tcBorders>
              <w:top w:val="nil"/>
              <w:left w:val="nil"/>
              <w:bottom w:val="nil"/>
              <w:right w:val="nil"/>
            </w:tcBorders>
            <w:shd w:val="clear" w:color="auto" w:fill="auto"/>
            <w:noWrap/>
            <w:vAlign w:val="bottom"/>
            <w:hideMark/>
          </w:tcPr>
          <w:p w14:paraId="25C4BA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37</w:t>
            </w:r>
          </w:p>
        </w:tc>
        <w:tc>
          <w:tcPr>
            <w:tcW w:w="1269" w:type="dxa"/>
            <w:tcBorders>
              <w:top w:val="nil"/>
              <w:left w:val="nil"/>
              <w:bottom w:val="nil"/>
              <w:right w:val="nil"/>
            </w:tcBorders>
            <w:shd w:val="clear" w:color="auto" w:fill="auto"/>
            <w:noWrap/>
            <w:vAlign w:val="bottom"/>
            <w:hideMark/>
          </w:tcPr>
          <w:p w14:paraId="073792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nil"/>
              <w:right w:val="nil"/>
            </w:tcBorders>
            <w:shd w:val="clear" w:color="auto" w:fill="auto"/>
            <w:noWrap/>
            <w:vAlign w:val="bottom"/>
            <w:hideMark/>
          </w:tcPr>
          <w:p w14:paraId="79FF933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CC0193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5095656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10-08</w:t>
            </w:r>
          </w:p>
        </w:tc>
      </w:tr>
      <w:tr w:rsidR="00D321AB" w:rsidRPr="00D321AB" w14:paraId="205C90B2" w14:textId="77777777" w:rsidTr="00D321AB">
        <w:trPr>
          <w:trHeight w:val="288"/>
        </w:trPr>
        <w:tc>
          <w:tcPr>
            <w:tcW w:w="1607" w:type="dxa"/>
            <w:tcBorders>
              <w:top w:val="nil"/>
              <w:left w:val="nil"/>
              <w:bottom w:val="nil"/>
              <w:right w:val="nil"/>
            </w:tcBorders>
            <w:shd w:val="clear" w:color="auto" w:fill="auto"/>
            <w:noWrap/>
            <w:vAlign w:val="bottom"/>
            <w:hideMark/>
          </w:tcPr>
          <w:p w14:paraId="2D76779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34D739A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4</w:t>
            </w:r>
          </w:p>
        </w:tc>
        <w:tc>
          <w:tcPr>
            <w:tcW w:w="1794" w:type="dxa"/>
            <w:tcBorders>
              <w:top w:val="nil"/>
              <w:left w:val="nil"/>
              <w:bottom w:val="nil"/>
              <w:right w:val="nil"/>
            </w:tcBorders>
            <w:shd w:val="clear" w:color="auto" w:fill="auto"/>
            <w:noWrap/>
            <w:vAlign w:val="bottom"/>
            <w:hideMark/>
          </w:tcPr>
          <w:p w14:paraId="3FCB3B9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4 </w:t>
            </w:r>
          </w:p>
        </w:tc>
        <w:tc>
          <w:tcPr>
            <w:tcW w:w="972" w:type="dxa"/>
            <w:tcBorders>
              <w:top w:val="nil"/>
              <w:left w:val="nil"/>
              <w:bottom w:val="nil"/>
              <w:right w:val="nil"/>
            </w:tcBorders>
            <w:shd w:val="clear" w:color="auto" w:fill="auto"/>
            <w:noWrap/>
            <w:vAlign w:val="bottom"/>
            <w:hideMark/>
          </w:tcPr>
          <w:p w14:paraId="72BA09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07</w:t>
            </w:r>
          </w:p>
        </w:tc>
        <w:tc>
          <w:tcPr>
            <w:tcW w:w="1127" w:type="dxa"/>
            <w:tcBorders>
              <w:top w:val="nil"/>
              <w:left w:val="nil"/>
              <w:bottom w:val="nil"/>
              <w:right w:val="nil"/>
            </w:tcBorders>
            <w:shd w:val="clear" w:color="auto" w:fill="auto"/>
            <w:noWrap/>
            <w:vAlign w:val="bottom"/>
            <w:hideMark/>
          </w:tcPr>
          <w:p w14:paraId="65FB8D2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11</w:t>
            </w:r>
          </w:p>
        </w:tc>
        <w:tc>
          <w:tcPr>
            <w:tcW w:w="778" w:type="dxa"/>
            <w:tcBorders>
              <w:top w:val="nil"/>
              <w:left w:val="nil"/>
              <w:bottom w:val="nil"/>
              <w:right w:val="nil"/>
            </w:tcBorders>
            <w:shd w:val="clear" w:color="auto" w:fill="auto"/>
            <w:noWrap/>
            <w:vAlign w:val="bottom"/>
            <w:hideMark/>
          </w:tcPr>
          <w:p w14:paraId="7E62C3E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88</w:t>
            </w:r>
          </w:p>
        </w:tc>
        <w:tc>
          <w:tcPr>
            <w:tcW w:w="1269" w:type="dxa"/>
            <w:tcBorders>
              <w:top w:val="nil"/>
              <w:left w:val="nil"/>
              <w:bottom w:val="nil"/>
              <w:right w:val="nil"/>
            </w:tcBorders>
            <w:shd w:val="clear" w:color="auto" w:fill="auto"/>
            <w:noWrap/>
            <w:vAlign w:val="bottom"/>
            <w:hideMark/>
          </w:tcPr>
          <w:p w14:paraId="2E0200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1DE9A08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6BFD8C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5</w:t>
            </w:r>
          </w:p>
        </w:tc>
        <w:tc>
          <w:tcPr>
            <w:tcW w:w="1343" w:type="dxa"/>
            <w:tcBorders>
              <w:top w:val="nil"/>
              <w:left w:val="nil"/>
              <w:bottom w:val="nil"/>
              <w:right w:val="nil"/>
            </w:tcBorders>
            <w:shd w:val="clear" w:color="auto" w:fill="auto"/>
            <w:noWrap/>
            <w:vAlign w:val="bottom"/>
            <w:hideMark/>
          </w:tcPr>
          <w:p w14:paraId="28ECD2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1</w:t>
            </w:r>
          </w:p>
        </w:tc>
      </w:tr>
      <w:tr w:rsidR="00D321AB" w:rsidRPr="00D321AB" w14:paraId="17E75BA9" w14:textId="77777777" w:rsidTr="00D321AB">
        <w:trPr>
          <w:trHeight w:val="288"/>
        </w:trPr>
        <w:tc>
          <w:tcPr>
            <w:tcW w:w="1607" w:type="dxa"/>
            <w:tcBorders>
              <w:top w:val="nil"/>
              <w:left w:val="nil"/>
              <w:bottom w:val="nil"/>
              <w:right w:val="nil"/>
            </w:tcBorders>
            <w:shd w:val="clear" w:color="auto" w:fill="auto"/>
            <w:noWrap/>
            <w:vAlign w:val="bottom"/>
            <w:hideMark/>
          </w:tcPr>
          <w:p w14:paraId="1A27CAD1"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39C78B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5</w:t>
            </w:r>
          </w:p>
        </w:tc>
        <w:tc>
          <w:tcPr>
            <w:tcW w:w="1794" w:type="dxa"/>
            <w:tcBorders>
              <w:top w:val="nil"/>
              <w:left w:val="nil"/>
              <w:bottom w:val="nil"/>
              <w:right w:val="nil"/>
            </w:tcBorders>
            <w:shd w:val="clear" w:color="auto" w:fill="auto"/>
            <w:noWrap/>
            <w:vAlign w:val="bottom"/>
            <w:hideMark/>
          </w:tcPr>
          <w:p w14:paraId="24CFAE3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5</w:t>
            </w:r>
          </w:p>
        </w:tc>
        <w:tc>
          <w:tcPr>
            <w:tcW w:w="972" w:type="dxa"/>
            <w:tcBorders>
              <w:top w:val="nil"/>
              <w:left w:val="nil"/>
              <w:bottom w:val="nil"/>
              <w:right w:val="nil"/>
            </w:tcBorders>
            <w:shd w:val="clear" w:color="auto" w:fill="auto"/>
            <w:noWrap/>
            <w:vAlign w:val="bottom"/>
            <w:hideMark/>
          </w:tcPr>
          <w:p w14:paraId="4E5B547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95</w:t>
            </w:r>
          </w:p>
        </w:tc>
        <w:tc>
          <w:tcPr>
            <w:tcW w:w="1127" w:type="dxa"/>
            <w:tcBorders>
              <w:top w:val="nil"/>
              <w:left w:val="nil"/>
              <w:bottom w:val="nil"/>
              <w:right w:val="nil"/>
            </w:tcBorders>
            <w:shd w:val="clear" w:color="auto" w:fill="auto"/>
            <w:noWrap/>
            <w:vAlign w:val="bottom"/>
            <w:hideMark/>
          </w:tcPr>
          <w:p w14:paraId="20C517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4.540</w:t>
            </w:r>
          </w:p>
        </w:tc>
        <w:tc>
          <w:tcPr>
            <w:tcW w:w="778" w:type="dxa"/>
            <w:tcBorders>
              <w:top w:val="nil"/>
              <w:left w:val="nil"/>
              <w:bottom w:val="nil"/>
              <w:right w:val="nil"/>
            </w:tcBorders>
            <w:shd w:val="clear" w:color="auto" w:fill="auto"/>
            <w:noWrap/>
            <w:vAlign w:val="bottom"/>
            <w:hideMark/>
          </w:tcPr>
          <w:p w14:paraId="4421810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13</w:t>
            </w:r>
          </w:p>
        </w:tc>
        <w:tc>
          <w:tcPr>
            <w:tcW w:w="1269" w:type="dxa"/>
            <w:tcBorders>
              <w:top w:val="nil"/>
              <w:left w:val="nil"/>
              <w:bottom w:val="nil"/>
              <w:right w:val="nil"/>
            </w:tcBorders>
            <w:shd w:val="clear" w:color="auto" w:fill="auto"/>
            <w:noWrap/>
            <w:vAlign w:val="bottom"/>
            <w:hideMark/>
          </w:tcPr>
          <w:p w14:paraId="545FB2B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76593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7527B1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12490F9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r>
      <w:tr w:rsidR="00D321AB" w:rsidRPr="00D321AB" w14:paraId="5AB1ECB8"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1B4336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19246AB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6</w:t>
            </w:r>
          </w:p>
        </w:tc>
        <w:tc>
          <w:tcPr>
            <w:tcW w:w="1794" w:type="dxa"/>
            <w:tcBorders>
              <w:top w:val="nil"/>
              <w:left w:val="nil"/>
              <w:bottom w:val="single" w:sz="4" w:space="0" w:color="auto"/>
              <w:right w:val="nil"/>
            </w:tcBorders>
            <w:shd w:val="clear" w:color="auto" w:fill="auto"/>
            <w:noWrap/>
            <w:vAlign w:val="bottom"/>
            <w:hideMark/>
          </w:tcPr>
          <w:p w14:paraId="251F54E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6</w:t>
            </w:r>
          </w:p>
        </w:tc>
        <w:tc>
          <w:tcPr>
            <w:tcW w:w="972" w:type="dxa"/>
            <w:tcBorders>
              <w:top w:val="nil"/>
              <w:left w:val="nil"/>
              <w:bottom w:val="single" w:sz="4" w:space="0" w:color="auto"/>
              <w:right w:val="nil"/>
            </w:tcBorders>
            <w:shd w:val="clear" w:color="auto" w:fill="auto"/>
            <w:noWrap/>
            <w:vAlign w:val="bottom"/>
            <w:hideMark/>
          </w:tcPr>
          <w:p w14:paraId="3E0850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75</w:t>
            </w:r>
          </w:p>
        </w:tc>
        <w:tc>
          <w:tcPr>
            <w:tcW w:w="1127" w:type="dxa"/>
            <w:tcBorders>
              <w:top w:val="nil"/>
              <w:left w:val="nil"/>
              <w:bottom w:val="single" w:sz="4" w:space="0" w:color="auto"/>
              <w:right w:val="nil"/>
            </w:tcBorders>
            <w:shd w:val="clear" w:color="auto" w:fill="auto"/>
            <w:noWrap/>
            <w:vAlign w:val="bottom"/>
            <w:hideMark/>
          </w:tcPr>
          <w:p w14:paraId="60125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343</w:t>
            </w:r>
          </w:p>
        </w:tc>
        <w:tc>
          <w:tcPr>
            <w:tcW w:w="778" w:type="dxa"/>
            <w:tcBorders>
              <w:top w:val="nil"/>
              <w:left w:val="nil"/>
              <w:bottom w:val="single" w:sz="4" w:space="0" w:color="auto"/>
              <w:right w:val="nil"/>
            </w:tcBorders>
            <w:shd w:val="clear" w:color="auto" w:fill="auto"/>
            <w:noWrap/>
            <w:vAlign w:val="bottom"/>
            <w:hideMark/>
          </w:tcPr>
          <w:p w14:paraId="3B18F1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4</w:t>
            </w:r>
          </w:p>
        </w:tc>
        <w:tc>
          <w:tcPr>
            <w:tcW w:w="1269" w:type="dxa"/>
            <w:tcBorders>
              <w:top w:val="nil"/>
              <w:left w:val="nil"/>
              <w:bottom w:val="single" w:sz="4" w:space="0" w:color="auto"/>
              <w:right w:val="nil"/>
            </w:tcBorders>
            <w:shd w:val="clear" w:color="auto" w:fill="auto"/>
            <w:noWrap/>
            <w:vAlign w:val="bottom"/>
            <w:hideMark/>
          </w:tcPr>
          <w:p w14:paraId="46F917E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single" w:sz="4" w:space="0" w:color="auto"/>
              <w:right w:val="nil"/>
            </w:tcBorders>
            <w:shd w:val="clear" w:color="auto" w:fill="auto"/>
            <w:noWrap/>
            <w:vAlign w:val="bottom"/>
            <w:hideMark/>
          </w:tcPr>
          <w:p w14:paraId="5D15ED6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D415A0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c>
          <w:tcPr>
            <w:tcW w:w="1343" w:type="dxa"/>
            <w:tcBorders>
              <w:top w:val="nil"/>
              <w:left w:val="nil"/>
              <w:bottom w:val="single" w:sz="4" w:space="0" w:color="auto"/>
              <w:right w:val="nil"/>
            </w:tcBorders>
            <w:shd w:val="clear" w:color="auto" w:fill="auto"/>
            <w:noWrap/>
            <w:vAlign w:val="bottom"/>
            <w:hideMark/>
          </w:tcPr>
          <w:p w14:paraId="3F271D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0</w:t>
            </w:r>
          </w:p>
        </w:tc>
      </w:tr>
      <w:tr w:rsidR="00D321AB" w:rsidRPr="00D321AB" w14:paraId="03842949"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76D340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IMRES</w:t>
            </w:r>
          </w:p>
        </w:tc>
        <w:tc>
          <w:tcPr>
            <w:tcW w:w="2623" w:type="dxa"/>
            <w:tcBorders>
              <w:top w:val="nil"/>
              <w:left w:val="nil"/>
              <w:bottom w:val="single" w:sz="4" w:space="0" w:color="auto"/>
              <w:right w:val="nil"/>
            </w:tcBorders>
            <w:shd w:val="clear" w:color="auto" w:fill="auto"/>
            <w:noWrap/>
            <w:vAlign w:val="bottom"/>
            <w:hideMark/>
          </w:tcPr>
          <w:p w14:paraId="216189F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Tekteksen (East Point), Saturna Island, BC</w:t>
            </w:r>
          </w:p>
        </w:tc>
        <w:tc>
          <w:tcPr>
            <w:tcW w:w="1794" w:type="dxa"/>
            <w:tcBorders>
              <w:top w:val="nil"/>
              <w:left w:val="nil"/>
              <w:bottom w:val="single" w:sz="4" w:space="0" w:color="auto"/>
              <w:right w:val="nil"/>
            </w:tcBorders>
            <w:shd w:val="clear" w:color="auto" w:fill="auto"/>
            <w:noWrap/>
            <w:vAlign w:val="bottom"/>
            <w:hideMark/>
          </w:tcPr>
          <w:p w14:paraId="35F7A47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Tekteksen</w:t>
            </w:r>
          </w:p>
        </w:tc>
        <w:tc>
          <w:tcPr>
            <w:tcW w:w="972" w:type="dxa"/>
            <w:tcBorders>
              <w:top w:val="nil"/>
              <w:left w:val="nil"/>
              <w:bottom w:val="single" w:sz="4" w:space="0" w:color="auto"/>
              <w:right w:val="nil"/>
            </w:tcBorders>
            <w:shd w:val="clear" w:color="auto" w:fill="auto"/>
            <w:noWrap/>
            <w:vAlign w:val="bottom"/>
            <w:hideMark/>
          </w:tcPr>
          <w:p w14:paraId="786D8F9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80</w:t>
            </w:r>
          </w:p>
        </w:tc>
        <w:tc>
          <w:tcPr>
            <w:tcW w:w="1127" w:type="dxa"/>
            <w:tcBorders>
              <w:top w:val="nil"/>
              <w:left w:val="nil"/>
              <w:bottom w:val="single" w:sz="4" w:space="0" w:color="auto"/>
              <w:right w:val="nil"/>
            </w:tcBorders>
            <w:shd w:val="clear" w:color="auto" w:fill="auto"/>
            <w:noWrap/>
            <w:vAlign w:val="bottom"/>
            <w:hideMark/>
          </w:tcPr>
          <w:p w14:paraId="1E29B7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052</w:t>
            </w:r>
          </w:p>
        </w:tc>
        <w:tc>
          <w:tcPr>
            <w:tcW w:w="778" w:type="dxa"/>
            <w:tcBorders>
              <w:top w:val="nil"/>
              <w:left w:val="nil"/>
              <w:bottom w:val="single" w:sz="4" w:space="0" w:color="auto"/>
              <w:right w:val="nil"/>
            </w:tcBorders>
            <w:shd w:val="clear" w:color="auto" w:fill="auto"/>
            <w:noWrap/>
            <w:vAlign w:val="bottom"/>
            <w:hideMark/>
          </w:tcPr>
          <w:p w14:paraId="4164D27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7</w:t>
            </w:r>
          </w:p>
        </w:tc>
        <w:tc>
          <w:tcPr>
            <w:tcW w:w="1269" w:type="dxa"/>
            <w:tcBorders>
              <w:top w:val="nil"/>
              <w:left w:val="nil"/>
              <w:bottom w:val="single" w:sz="4" w:space="0" w:color="auto"/>
              <w:right w:val="nil"/>
            </w:tcBorders>
            <w:shd w:val="clear" w:color="auto" w:fill="auto"/>
            <w:noWrap/>
            <w:vAlign w:val="bottom"/>
            <w:hideMark/>
          </w:tcPr>
          <w:p w14:paraId="53EA59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8</w:t>
            </w:r>
          </w:p>
        </w:tc>
        <w:tc>
          <w:tcPr>
            <w:tcW w:w="1561" w:type="dxa"/>
            <w:tcBorders>
              <w:top w:val="nil"/>
              <w:left w:val="nil"/>
              <w:bottom w:val="single" w:sz="4" w:space="0" w:color="auto"/>
              <w:right w:val="nil"/>
            </w:tcBorders>
            <w:shd w:val="clear" w:color="auto" w:fill="auto"/>
            <w:noWrap/>
            <w:vAlign w:val="bottom"/>
            <w:hideMark/>
          </w:tcPr>
          <w:p w14:paraId="6085AC0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cean Soncics IC Listen</w:t>
            </w:r>
          </w:p>
        </w:tc>
        <w:tc>
          <w:tcPr>
            <w:tcW w:w="1343" w:type="dxa"/>
            <w:tcBorders>
              <w:top w:val="single" w:sz="4" w:space="0" w:color="auto"/>
              <w:left w:val="nil"/>
              <w:bottom w:val="single" w:sz="4" w:space="0" w:color="auto"/>
              <w:right w:val="nil"/>
            </w:tcBorders>
            <w:shd w:val="clear" w:color="auto" w:fill="auto"/>
            <w:vAlign w:val="center"/>
            <w:hideMark/>
          </w:tcPr>
          <w:p w14:paraId="03256C5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c>
          <w:tcPr>
            <w:tcW w:w="1343" w:type="dxa"/>
            <w:tcBorders>
              <w:top w:val="nil"/>
              <w:left w:val="nil"/>
              <w:bottom w:val="single" w:sz="4" w:space="0" w:color="auto"/>
              <w:right w:val="nil"/>
            </w:tcBorders>
            <w:shd w:val="clear" w:color="auto" w:fill="auto"/>
            <w:noWrap/>
            <w:vAlign w:val="bottom"/>
            <w:hideMark/>
          </w:tcPr>
          <w:p w14:paraId="4DBA6A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r>
    </w:tbl>
    <w:p w14:paraId="38803F16" w14:textId="4DA4F7DC" w:rsidR="007565DB" w:rsidRDefault="007565DB"/>
    <w:p w14:paraId="4CC595D4" w14:textId="296917A6" w:rsidR="00D321AB" w:rsidRDefault="00D321AB"/>
    <w:p w14:paraId="2BF29DAA" w14:textId="79CFC6AA" w:rsidR="003F2F32" w:rsidRPr="003F2F32" w:rsidRDefault="00A01A52" w:rsidP="003F2F32">
      <w:pPr>
        <w:pStyle w:val="Caption"/>
        <w:keepNext/>
      </w:pPr>
      <w:r>
        <w:t xml:space="preserve">Table </w:t>
      </w:r>
      <w:r>
        <w:fldChar w:fldCharType="begin"/>
      </w:r>
      <w:r>
        <w:instrText xml:space="preserve"> SEQ Table \* ARABIC </w:instrText>
      </w:r>
      <w:r>
        <w:fldChar w:fldCharType="separate"/>
      </w:r>
      <w:r w:rsidR="008671E3">
        <w:rPr>
          <w:noProof/>
        </w:rPr>
        <w:t>3</w:t>
      </w:r>
      <w:r>
        <w:rPr>
          <w:noProof/>
        </w:rPr>
        <w:fldChar w:fldCharType="end"/>
      </w:r>
      <w:r>
        <w:t xml:space="preserve"> </w:t>
      </w:r>
      <w:r w:rsidR="003F2F32">
        <w:t>Summary of annotations</w:t>
      </w:r>
      <w:r>
        <w:t xml:space="preserve"> for each </w:t>
      </w:r>
      <w:r w:rsidR="003F2F32">
        <w:t>contributor</w:t>
      </w:r>
      <w:r w:rsidR="00B227C9">
        <w:t>’s detection and classification dataset</w:t>
      </w:r>
      <w:r w:rsidR="003F2F32">
        <w:t>. CRP indicateds Cetacean Research Program and WDLP indicates Whald and Detection and Localization Program.</w:t>
      </w:r>
      <w:r w:rsidR="00B227C9">
        <w:t xml:space="preserve"> Detection dataset annotations are divided into killer whale, other or undetermined biological sounds, abiotic sounds, and humpback whales. Population/Ecotype classification task includes annotations for southern resident killer whales (SRKW), Biggs, northern resident killer whales (NRKW) and offshore killer whales (OKW)</w:t>
      </w:r>
    </w:p>
    <w:tbl>
      <w:tblPr>
        <w:tblW w:w="13725" w:type="dxa"/>
        <w:tblLook w:val="04A0" w:firstRow="1" w:lastRow="0" w:firstColumn="1" w:lastColumn="0" w:noHBand="0" w:noVBand="1"/>
      </w:tblPr>
      <w:tblGrid>
        <w:gridCol w:w="1099"/>
        <w:gridCol w:w="505"/>
        <w:gridCol w:w="1641"/>
        <w:gridCol w:w="1525"/>
        <w:gridCol w:w="151"/>
        <w:gridCol w:w="1919"/>
        <w:gridCol w:w="731"/>
        <w:gridCol w:w="482"/>
        <w:gridCol w:w="297"/>
        <w:gridCol w:w="510"/>
        <w:gridCol w:w="353"/>
        <w:gridCol w:w="439"/>
        <w:gridCol w:w="774"/>
        <w:gridCol w:w="764"/>
        <w:gridCol w:w="476"/>
        <w:gridCol w:w="214"/>
        <w:gridCol w:w="478"/>
        <w:gridCol w:w="327"/>
        <w:gridCol w:w="457"/>
        <w:gridCol w:w="616"/>
      </w:tblGrid>
      <w:tr w:rsidR="002020F5" w:rsidRPr="00A93FC2" w14:paraId="1AA98C89" w14:textId="77777777" w:rsidTr="002020F5">
        <w:trPr>
          <w:trHeight w:val="600"/>
        </w:trPr>
        <w:tc>
          <w:tcPr>
            <w:tcW w:w="1604" w:type="dxa"/>
            <w:gridSpan w:val="2"/>
            <w:tcBorders>
              <w:top w:val="nil"/>
              <w:left w:val="nil"/>
              <w:bottom w:val="nil"/>
              <w:right w:val="nil"/>
            </w:tcBorders>
            <w:shd w:val="clear" w:color="auto" w:fill="auto"/>
            <w:noWrap/>
            <w:vAlign w:val="bottom"/>
            <w:hideMark/>
          </w:tcPr>
          <w:p w14:paraId="27605D7A" w14:textId="77777777" w:rsidR="00A93FC2" w:rsidRPr="00A93FC2" w:rsidRDefault="00A93FC2" w:rsidP="00A93FC2">
            <w:pPr>
              <w:spacing w:after="0" w:line="240" w:lineRule="auto"/>
              <w:rPr>
                <w:rFonts w:ascii="Times New Roman" w:eastAsia="Times New Roman" w:hAnsi="Times New Roman" w:cs="Times New Roman"/>
                <w:sz w:val="24"/>
                <w:szCs w:val="24"/>
              </w:rPr>
            </w:pPr>
          </w:p>
        </w:tc>
        <w:tc>
          <w:tcPr>
            <w:tcW w:w="1641" w:type="dxa"/>
            <w:tcBorders>
              <w:top w:val="nil"/>
              <w:left w:val="nil"/>
              <w:bottom w:val="nil"/>
              <w:right w:val="nil"/>
            </w:tcBorders>
            <w:shd w:val="clear" w:color="auto" w:fill="auto"/>
            <w:noWrap/>
            <w:vAlign w:val="bottom"/>
            <w:hideMark/>
          </w:tcPr>
          <w:p w14:paraId="36EED5E1"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676" w:type="dxa"/>
            <w:gridSpan w:val="2"/>
            <w:tcBorders>
              <w:top w:val="nil"/>
              <w:left w:val="nil"/>
              <w:bottom w:val="nil"/>
              <w:right w:val="nil"/>
            </w:tcBorders>
            <w:shd w:val="clear" w:color="auto" w:fill="auto"/>
            <w:noWrap/>
            <w:vAlign w:val="bottom"/>
            <w:hideMark/>
          </w:tcPr>
          <w:p w14:paraId="038FFA4D"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919" w:type="dxa"/>
            <w:tcBorders>
              <w:top w:val="nil"/>
              <w:left w:val="nil"/>
              <w:bottom w:val="nil"/>
              <w:right w:val="nil"/>
            </w:tcBorders>
            <w:shd w:val="clear" w:color="auto" w:fill="auto"/>
            <w:noWrap/>
            <w:vAlign w:val="bottom"/>
            <w:hideMark/>
          </w:tcPr>
          <w:p w14:paraId="4581FC1E"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3586" w:type="dxa"/>
            <w:gridSpan w:val="7"/>
            <w:tcBorders>
              <w:top w:val="nil"/>
              <w:left w:val="nil"/>
              <w:bottom w:val="nil"/>
              <w:right w:val="nil"/>
            </w:tcBorders>
            <w:shd w:val="clear" w:color="auto" w:fill="auto"/>
            <w:vAlign w:val="center"/>
            <w:hideMark/>
          </w:tcPr>
          <w:p w14:paraId="26B1E1D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pecies/Class Annotations</w:t>
            </w:r>
          </w:p>
        </w:tc>
        <w:tc>
          <w:tcPr>
            <w:tcW w:w="3299" w:type="dxa"/>
            <w:gridSpan w:val="7"/>
            <w:tcBorders>
              <w:top w:val="nil"/>
              <w:left w:val="nil"/>
              <w:bottom w:val="nil"/>
              <w:right w:val="nil"/>
            </w:tcBorders>
            <w:shd w:val="clear" w:color="auto" w:fill="auto"/>
            <w:vAlign w:val="center"/>
            <w:hideMark/>
          </w:tcPr>
          <w:p w14:paraId="1130DD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Ecotype/Population Annotations</w:t>
            </w:r>
          </w:p>
        </w:tc>
      </w:tr>
      <w:tr w:rsidR="002020F5" w:rsidRPr="00A93FC2" w14:paraId="3DFD22BE" w14:textId="77777777" w:rsidTr="002020F5">
        <w:trPr>
          <w:trHeight w:val="588"/>
        </w:trPr>
        <w:tc>
          <w:tcPr>
            <w:tcW w:w="1099" w:type="dxa"/>
            <w:tcBorders>
              <w:top w:val="nil"/>
              <w:left w:val="nil"/>
              <w:bottom w:val="single" w:sz="8" w:space="0" w:color="auto"/>
              <w:right w:val="nil"/>
            </w:tcBorders>
            <w:shd w:val="clear" w:color="auto" w:fill="auto"/>
            <w:vAlign w:val="center"/>
            <w:hideMark/>
          </w:tcPr>
          <w:p w14:paraId="758123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Provider</w:t>
            </w:r>
          </w:p>
        </w:tc>
        <w:tc>
          <w:tcPr>
            <w:tcW w:w="2146" w:type="dxa"/>
            <w:gridSpan w:val="2"/>
            <w:tcBorders>
              <w:top w:val="nil"/>
              <w:left w:val="nil"/>
              <w:bottom w:val="single" w:sz="8" w:space="0" w:color="auto"/>
              <w:right w:val="nil"/>
            </w:tcBorders>
            <w:shd w:val="clear" w:color="auto" w:fill="auto"/>
            <w:vAlign w:val="center"/>
            <w:hideMark/>
          </w:tcPr>
          <w:p w14:paraId="7637489B"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name</w:t>
            </w:r>
          </w:p>
        </w:tc>
        <w:tc>
          <w:tcPr>
            <w:tcW w:w="1525" w:type="dxa"/>
            <w:tcBorders>
              <w:top w:val="nil"/>
              <w:left w:val="nil"/>
              <w:bottom w:val="single" w:sz="8" w:space="0" w:color="auto"/>
              <w:right w:val="nil"/>
            </w:tcBorders>
            <w:shd w:val="clear" w:color="auto" w:fill="auto"/>
            <w:vAlign w:val="center"/>
            <w:hideMark/>
          </w:tcPr>
          <w:p w14:paraId="41E952A0" w14:textId="7193419B" w:rsidR="00A93FC2" w:rsidRPr="00A93FC2" w:rsidRDefault="002020F5" w:rsidP="00A93FC2">
            <w:pPr>
              <w:spacing w:after="0" w:line="240" w:lineRule="auto"/>
              <w:rPr>
                <w:rFonts w:ascii="Calibri" w:eastAsia="Times New Roman" w:hAnsi="Calibri" w:cs="Calibri"/>
                <w:b/>
                <w:bCs/>
                <w:color w:val="000000"/>
              </w:rPr>
            </w:pPr>
            <w:r>
              <w:rPr>
                <w:rFonts w:ascii="Calibri" w:eastAsia="Times New Roman" w:hAnsi="Calibri" w:cs="Calibri"/>
                <w:b/>
                <w:bCs/>
                <w:color w:val="000000"/>
              </w:rPr>
              <w:t>Detection</w:t>
            </w:r>
          </w:p>
        </w:tc>
        <w:tc>
          <w:tcPr>
            <w:tcW w:w="2070" w:type="dxa"/>
            <w:gridSpan w:val="2"/>
            <w:tcBorders>
              <w:top w:val="nil"/>
              <w:left w:val="nil"/>
              <w:bottom w:val="single" w:sz="8" w:space="0" w:color="auto"/>
              <w:right w:val="nil"/>
            </w:tcBorders>
            <w:shd w:val="clear" w:color="auto" w:fill="auto"/>
            <w:vAlign w:val="center"/>
            <w:hideMark/>
          </w:tcPr>
          <w:p w14:paraId="2F13A8C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Annotation Level</w:t>
            </w:r>
          </w:p>
        </w:tc>
        <w:tc>
          <w:tcPr>
            <w:tcW w:w="731" w:type="dxa"/>
            <w:tcBorders>
              <w:top w:val="nil"/>
              <w:left w:val="single" w:sz="4" w:space="0" w:color="auto"/>
              <w:bottom w:val="single" w:sz="8" w:space="0" w:color="auto"/>
              <w:right w:val="nil"/>
            </w:tcBorders>
            <w:shd w:val="clear" w:color="auto" w:fill="auto"/>
            <w:vAlign w:val="center"/>
            <w:hideMark/>
          </w:tcPr>
          <w:p w14:paraId="203DCBC8"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KW </w:t>
            </w:r>
          </w:p>
        </w:tc>
        <w:tc>
          <w:tcPr>
            <w:tcW w:w="779" w:type="dxa"/>
            <w:gridSpan w:val="2"/>
            <w:tcBorders>
              <w:top w:val="nil"/>
              <w:left w:val="nil"/>
              <w:bottom w:val="single" w:sz="8" w:space="0" w:color="auto"/>
              <w:right w:val="nil"/>
            </w:tcBorders>
            <w:shd w:val="clear" w:color="auto" w:fill="auto"/>
            <w:vAlign w:val="center"/>
            <w:hideMark/>
          </w:tcPr>
          <w:p w14:paraId="7DBF7F0F"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Und. Bio</w:t>
            </w:r>
          </w:p>
        </w:tc>
        <w:tc>
          <w:tcPr>
            <w:tcW w:w="863" w:type="dxa"/>
            <w:gridSpan w:val="2"/>
            <w:tcBorders>
              <w:top w:val="nil"/>
              <w:left w:val="nil"/>
              <w:bottom w:val="single" w:sz="8" w:space="0" w:color="auto"/>
              <w:right w:val="nil"/>
            </w:tcBorders>
            <w:shd w:val="clear" w:color="auto" w:fill="auto"/>
            <w:vAlign w:val="center"/>
            <w:hideMark/>
          </w:tcPr>
          <w:p w14:paraId="367A66A0"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Abiotic </w:t>
            </w:r>
          </w:p>
        </w:tc>
        <w:tc>
          <w:tcPr>
            <w:tcW w:w="1213" w:type="dxa"/>
            <w:gridSpan w:val="2"/>
            <w:tcBorders>
              <w:top w:val="nil"/>
              <w:left w:val="nil"/>
              <w:bottom w:val="single" w:sz="8" w:space="0" w:color="auto"/>
              <w:right w:val="nil"/>
            </w:tcBorders>
            <w:shd w:val="clear" w:color="auto" w:fill="auto"/>
            <w:vAlign w:val="center"/>
            <w:hideMark/>
          </w:tcPr>
          <w:p w14:paraId="10BFCB7D"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HW</w:t>
            </w:r>
          </w:p>
        </w:tc>
        <w:tc>
          <w:tcPr>
            <w:tcW w:w="731" w:type="dxa"/>
            <w:tcBorders>
              <w:top w:val="nil"/>
              <w:left w:val="single" w:sz="4" w:space="0" w:color="auto"/>
              <w:bottom w:val="single" w:sz="8" w:space="0" w:color="auto"/>
              <w:right w:val="nil"/>
            </w:tcBorders>
            <w:shd w:val="clear" w:color="auto" w:fill="auto"/>
            <w:vAlign w:val="center"/>
            <w:hideMark/>
          </w:tcPr>
          <w:p w14:paraId="28EE3934"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RKW</w:t>
            </w:r>
          </w:p>
        </w:tc>
        <w:tc>
          <w:tcPr>
            <w:tcW w:w="690" w:type="dxa"/>
            <w:gridSpan w:val="2"/>
            <w:tcBorders>
              <w:top w:val="nil"/>
              <w:left w:val="nil"/>
              <w:bottom w:val="single" w:sz="8" w:space="0" w:color="auto"/>
              <w:right w:val="nil"/>
            </w:tcBorders>
            <w:shd w:val="clear" w:color="auto" w:fill="auto"/>
            <w:vAlign w:val="center"/>
            <w:hideMark/>
          </w:tcPr>
          <w:p w14:paraId="56153B9C"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Biggs</w:t>
            </w:r>
          </w:p>
        </w:tc>
        <w:tc>
          <w:tcPr>
            <w:tcW w:w="805" w:type="dxa"/>
            <w:gridSpan w:val="2"/>
            <w:tcBorders>
              <w:top w:val="nil"/>
              <w:left w:val="nil"/>
              <w:bottom w:val="single" w:sz="8" w:space="0" w:color="auto"/>
              <w:right w:val="nil"/>
            </w:tcBorders>
            <w:shd w:val="clear" w:color="auto" w:fill="auto"/>
            <w:vAlign w:val="center"/>
            <w:hideMark/>
          </w:tcPr>
          <w:p w14:paraId="079CA099"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NRKW</w:t>
            </w:r>
          </w:p>
        </w:tc>
        <w:tc>
          <w:tcPr>
            <w:tcW w:w="1073" w:type="dxa"/>
            <w:gridSpan w:val="2"/>
            <w:tcBorders>
              <w:top w:val="nil"/>
              <w:left w:val="nil"/>
              <w:bottom w:val="single" w:sz="8" w:space="0" w:color="auto"/>
              <w:right w:val="single" w:sz="4" w:space="0" w:color="auto"/>
            </w:tcBorders>
            <w:shd w:val="clear" w:color="auto" w:fill="auto"/>
            <w:vAlign w:val="center"/>
            <w:hideMark/>
          </w:tcPr>
          <w:p w14:paraId="1EC9C7A7"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OKW</w:t>
            </w:r>
          </w:p>
        </w:tc>
      </w:tr>
      <w:tr w:rsidR="002020F5" w:rsidRPr="00A93FC2" w14:paraId="1DF324DD"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32A9B0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rca Sound</w:t>
            </w:r>
          </w:p>
        </w:tc>
        <w:tc>
          <w:tcPr>
            <w:tcW w:w="1641" w:type="dxa"/>
            <w:tcBorders>
              <w:top w:val="nil"/>
              <w:left w:val="nil"/>
              <w:bottom w:val="nil"/>
              <w:right w:val="nil"/>
            </w:tcBorders>
            <w:shd w:val="clear" w:color="auto" w:fill="auto"/>
            <w:noWrap/>
            <w:vAlign w:val="bottom"/>
            <w:hideMark/>
          </w:tcPr>
          <w:p w14:paraId="048A4ABE" w14:textId="654E6FDF"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2</w:t>
            </w:r>
          </w:p>
        </w:tc>
        <w:tc>
          <w:tcPr>
            <w:tcW w:w="1676" w:type="dxa"/>
            <w:gridSpan w:val="2"/>
            <w:tcBorders>
              <w:top w:val="nil"/>
              <w:left w:val="nil"/>
              <w:bottom w:val="nil"/>
              <w:right w:val="nil"/>
            </w:tcBorders>
            <w:shd w:val="clear" w:color="auto" w:fill="auto"/>
            <w:noWrap/>
            <w:vAlign w:val="bottom"/>
            <w:hideMark/>
          </w:tcPr>
          <w:p w14:paraId="4861FD6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243B3A8" w14:textId="7BCC0A9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2A50204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807" w:type="dxa"/>
            <w:gridSpan w:val="2"/>
            <w:tcBorders>
              <w:top w:val="nil"/>
              <w:left w:val="nil"/>
              <w:bottom w:val="nil"/>
              <w:right w:val="nil"/>
            </w:tcBorders>
            <w:shd w:val="clear" w:color="auto" w:fill="auto"/>
            <w:noWrap/>
            <w:vAlign w:val="bottom"/>
            <w:hideMark/>
          </w:tcPr>
          <w:p w14:paraId="5EF415F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4FAB4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w:t>
            </w:r>
          </w:p>
        </w:tc>
        <w:tc>
          <w:tcPr>
            <w:tcW w:w="774" w:type="dxa"/>
            <w:tcBorders>
              <w:top w:val="nil"/>
              <w:left w:val="nil"/>
              <w:bottom w:val="nil"/>
              <w:right w:val="nil"/>
            </w:tcBorders>
            <w:shd w:val="clear" w:color="auto" w:fill="auto"/>
            <w:noWrap/>
            <w:vAlign w:val="bottom"/>
            <w:hideMark/>
          </w:tcPr>
          <w:p w14:paraId="30FC34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67F9FB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692" w:type="dxa"/>
            <w:gridSpan w:val="2"/>
            <w:tcBorders>
              <w:top w:val="nil"/>
              <w:left w:val="nil"/>
              <w:bottom w:val="nil"/>
              <w:right w:val="nil"/>
            </w:tcBorders>
            <w:shd w:val="clear" w:color="auto" w:fill="auto"/>
            <w:noWrap/>
            <w:vAlign w:val="bottom"/>
            <w:hideMark/>
          </w:tcPr>
          <w:p w14:paraId="791FB2C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501B7B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96E0C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31DF7C2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3D9E55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293EFC4A" w14:textId="17F35AFB"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3</w:t>
            </w:r>
          </w:p>
        </w:tc>
        <w:tc>
          <w:tcPr>
            <w:tcW w:w="1676" w:type="dxa"/>
            <w:gridSpan w:val="2"/>
            <w:tcBorders>
              <w:top w:val="nil"/>
              <w:left w:val="nil"/>
              <w:bottom w:val="nil"/>
              <w:right w:val="nil"/>
            </w:tcBorders>
            <w:shd w:val="clear" w:color="auto" w:fill="auto"/>
            <w:noWrap/>
            <w:vAlign w:val="bottom"/>
            <w:hideMark/>
          </w:tcPr>
          <w:p w14:paraId="70616E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64DE2F31" w14:textId="5DC04B1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AC54BD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807" w:type="dxa"/>
            <w:gridSpan w:val="2"/>
            <w:tcBorders>
              <w:top w:val="nil"/>
              <w:left w:val="nil"/>
              <w:bottom w:val="nil"/>
              <w:right w:val="nil"/>
            </w:tcBorders>
            <w:shd w:val="clear" w:color="auto" w:fill="auto"/>
            <w:noWrap/>
            <w:vAlign w:val="bottom"/>
            <w:hideMark/>
          </w:tcPr>
          <w:p w14:paraId="3DFB0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283B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w:t>
            </w:r>
          </w:p>
        </w:tc>
        <w:tc>
          <w:tcPr>
            <w:tcW w:w="774" w:type="dxa"/>
            <w:tcBorders>
              <w:top w:val="nil"/>
              <w:left w:val="nil"/>
              <w:bottom w:val="nil"/>
              <w:right w:val="nil"/>
            </w:tcBorders>
            <w:shd w:val="clear" w:color="auto" w:fill="auto"/>
            <w:noWrap/>
            <w:vAlign w:val="bottom"/>
            <w:hideMark/>
          </w:tcPr>
          <w:p w14:paraId="1971C6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3CD0180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692" w:type="dxa"/>
            <w:gridSpan w:val="2"/>
            <w:tcBorders>
              <w:top w:val="nil"/>
              <w:left w:val="nil"/>
              <w:bottom w:val="nil"/>
              <w:right w:val="nil"/>
            </w:tcBorders>
            <w:shd w:val="clear" w:color="auto" w:fill="auto"/>
            <w:noWrap/>
            <w:vAlign w:val="bottom"/>
            <w:hideMark/>
          </w:tcPr>
          <w:p w14:paraId="163607D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31D80B1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82E437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4647C0E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5AAE66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8557EB1" w14:textId="6CEED37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5</w:t>
            </w:r>
          </w:p>
        </w:tc>
        <w:tc>
          <w:tcPr>
            <w:tcW w:w="1676" w:type="dxa"/>
            <w:gridSpan w:val="2"/>
            <w:tcBorders>
              <w:top w:val="nil"/>
              <w:left w:val="nil"/>
              <w:bottom w:val="nil"/>
              <w:right w:val="nil"/>
            </w:tcBorders>
            <w:shd w:val="clear" w:color="auto" w:fill="auto"/>
            <w:noWrap/>
            <w:vAlign w:val="bottom"/>
            <w:hideMark/>
          </w:tcPr>
          <w:p w14:paraId="32EA298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5C475EEE" w14:textId="350E2074"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11B03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76A233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79BC9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w:t>
            </w:r>
          </w:p>
        </w:tc>
        <w:tc>
          <w:tcPr>
            <w:tcW w:w="774" w:type="dxa"/>
            <w:tcBorders>
              <w:top w:val="nil"/>
              <w:left w:val="nil"/>
              <w:bottom w:val="nil"/>
              <w:right w:val="nil"/>
            </w:tcBorders>
            <w:shd w:val="clear" w:color="auto" w:fill="auto"/>
            <w:noWrap/>
            <w:vAlign w:val="bottom"/>
            <w:hideMark/>
          </w:tcPr>
          <w:p w14:paraId="3E95771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0707C8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50ABCFE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6A5385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14745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3B0226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9BF4DD5"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B19B2E7" w14:textId="69253628"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6</w:t>
            </w:r>
          </w:p>
        </w:tc>
        <w:tc>
          <w:tcPr>
            <w:tcW w:w="1676" w:type="dxa"/>
            <w:gridSpan w:val="2"/>
            <w:tcBorders>
              <w:top w:val="nil"/>
              <w:left w:val="nil"/>
              <w:bottom w:val="nil"/>
              <w:right w:val="nil"/>
            </w:tcBorders>
            <w:shd w:val="clear" w:color="auto" w:fill="auto"/>
            <w:noWrap/>
            <w:vAlign w:val="bottom"/>
            <w:hideMark/>
          </w:tcPr>
          <w:p w14:paraId="33F12F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6B9C95A" w14:textId="79FFCD3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606E641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807" w:type="dxa"/>
            <w:gridSpan w:val="2"/>
            <w:tcBorders>
              <w:top w:val="nil"/>
              <w:left w:val="nil"/>
              <w:bottom w:val="nil"/>
              <w:right w:val="nil"/>
            </w:tcBorders>
            <w:shd w:val="clear" w:color="auto" w:fill="auto"/>
            <w:noWrap/>
            <w:vAlign w:val="bottom"/>
            <w:hideMark/>
          </w:tcPr>
          <w:p w14:paraId="060219B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19A0B7F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74" w:type="dxa"/>
            <w:tcBorders>
              <w:top w:val="nil"/>
              <w:left w:val="nil"/>
              <w:bottom w:val="nil"/>
              <w:right w:val="nil"/>
            </w:tcBorders>
            <w:shd w:val="clear" w:color="auto" w:fill="auto"/>
            <w:noWrap/>
            <w:vAlign w:val="bottom"/>
            <w:hideMark/>
          </w:tcPr>
          <w:p w14:paraId="45BEC4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4281109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692" w:type="dxa"/>
            <w:gridSpan w:val="2"/>
            <w:tcBorders>
              <w:top w:val="nil"/>
              <w:left w:val="nil"/>
              <w:bottom w:val="nil"/>
              <w:right w:val="nil"/>
            </w:tcBorders>
            <w:shd w:val="clear" w:color="auto" w:fill="auto"/>
            <w:noWrap/>
            <w:vAlign w:val="bottom"/>
            <w:hideMark/>
          </w:tcPr>
          <w:p w14:paraId="6C671A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4A63DA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3B7F7F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ED7E9C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724D6CF"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B5193BF" w14:textId="00EBEBB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7</w:t>
            </w:r>
          </w:p>
        </w:tc>
        <w:tc>
          <w:tcPr>
            <w:tcW w:w="1676" w:type="dxa"/>
            <w:gridSpan w:val="2"/>
            <w:tcBorders>
              <w:top w:val="nil"/>
              <w:left w:val="nil"/>
              <w:bottom w:val="nil"/>
              <w:right w:val="nil"/>
            </w:tcBorders>
            <w:shd w:val="clear" w:color="auto" w:fill="auto"/>
            <w:noWrap/>
            <w:vAlign w:val="bottom"/>
            <w:hideMark/>
          </w:tcPr>
          <w:p w14:paraId="339DEA5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C33F16F" w14:textId="6570B755"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7FC203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51090BE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19E7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7</w:t>
            </w:r>
          </w:p>
        </w:tc>
        <w:tc>
          <w:tcPr>
            <w:tcW w:w="774" w:type="dxa"/>
            <w:tcBorders>
              <w:top w:val="nil"/>
              <w:left w:val="nil"/>
              <w:bottom w:val="nil"/>
              <w:right w:val="nil"/>
            </w:tcBorders>
            <w:shd w:val="clear" w:color="auto" w:fill="auto"/>
            <w:noWrap/>
            <w:vAlign w:val="bottom"/>
            <w:hideMark/>
          </w:tcPr>
          <w:p w14:paraId="73CCF9A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199352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43CF79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096FF8B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7A48D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5EEA6EB2"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C2FC1DE"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F2D4E5E" w14:textId="5A3ED0D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9</w:t>
            </w:r>
          </w:p>
        </w:tc>
        <w:tc>
          <w:tcPr>
            <w:tcW w:w="1676" w:type="dxa"/>
            <w:gridSpan w:val="2"/>
            <w:tcBorders>
              <w:top w:val="nil"/>
              <w:left w:val="nil"/>
              <w:bottom w:val="nil"/>
              <w:right w:val="nil"/>
            </w:tcBorders>
            <w:shd w:val="clear" w:color="auto" w:fill="auto"/>
            <w:noWrap/>
            <w:vAlign w:val="bottom"/>
            <w:hideMark/>
          </w:tcPr>
          <w:p w14:paraId="08245B9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5D9A768" w14:textId="30361790"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F849E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8</w:t>
            </w:r>
          </w:p>
        </w:tc>
        <w:tc>
          <w:tcPr>
            <w:tcW w:w="807" w:type="dxa"/>
            <w:gridSpan w:val="2"/>
            <w:tcBorders>
              <w:top w:val="nil"/>
              <w:left w:val="nil"/>
              <w:bottom w:val="nil"/>
              <w:right w:val="nil"/>
            </w:tcBorders>
            <w:shd w:val="clear" w:color="auto" w:fill="auto"/>
            <w:noWrap/>
            <w:vAlign w:val="bottom"/>
            <w:hideMark/>
          </w:tcPr>
          <w:p w14:paraId="0537E5F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C7E977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9</w:t>
            </w:r>
          </w:p>
        </w:tc>
        <w:tc>
          <w:tcPr>
            <w:tcW w:w="774" w:type="dxa"/>
            <w:tcBorders>
              <w:top w:val="nil"/>
              <w:left w:val="nil"/>
              <w:bottom w:val="nil"/>
              <w:right w:val="nil"/>
            </w:tcBorders>
            <w:shd w:val="clear" w:color="auto" w:fill="auto"/>
            <w:noWrap/>
            <w:vAlign w:val="bottom"/>
            <w:hideMark/>
          </w:tcPr>
          <w:p w14:paraId="2F857C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037DC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8</w:t>
            </w:r>
          </w:p>
        </w:tc>
        <w:tc>
          <w:tcPr>
            <w:tcW w:w="692" w:type="dxa"/>
            <w:gridSpan w:val="2"/>
            <w:tcBorders>
              <w:top w:val="nil"/>
              <w:left w:val="nil"/>
              <w:bottom w:val="nil"/>
              <w:right w:val="nil"/>
            </w:tcBorders>
            <w:shd w:val="clear" w:color="auto" w:fill="auto"/>
            <w:noWrap/>
            <w:vAlign w:val="bottom"/>
            <w:hideMark/>
          </w:tcPr>
          <w:p w14:paraId="33FBF6E8"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643BF90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BCE28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FE0D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2A587E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35B1EE2" w14:textId="36DD930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odcast10</w:t>
            </w:r>
          </w:p>
        </w:tc>
        <w:tc>
          <w:tcPr>
            <w:tcW w:w="1676" w:type="dxa"/>
            <w:gridSpan w:val="2"/>
            <w:tcBorders>
              <w:top w:val="nil"/>
              <w:left w:val="nil"/>
              <w:bottom w:val="nil"/>
              <w:right w:val="nil"/>
            </w:tcBorders>
            <w:shd w:val="clear" w:color="auto" w:fill="auto"/>
            <w:noWrap/>
            <w:vAlign w:val="bottom"/>
            <w:hideMark/>
          </w:tcPr>
          <w:p w14:paraId="59BC6A8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2C5010F1" w14:textId="2632C76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16A6BB1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0</w:t>
            </w:r>
          </w:p>
        </w:tc>
        <w:tc>
          <w:tcPr>
            <w:tcW w:w="807" w:type="dxa"/>
            <w:gridSpan w:val="2"/>
            <w:tcBorders>
              <w:top w:val="nil"/>
              <w:left w:val="nil"/>
              <w:bottom w:val="nil"/>
              <w:right w:val="nil"/>
            </w:tcBorders>
            <w:shd w:val="clear" w:color="auto" w:fill="auto"/>
            <w:noWrap/>
            <w:vAlign w:val="bottom"/>
            <w:hideMark/>
          </w:tcPr>
          <w:p w14:paraId="1564AE3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27C18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3</w:t>
            </w:r>
          </w:p>
        </w:tc>
        <w:tc>
          <w:tcPr>
            <w:tcW w:w="774" w:type="dxa"/>
            <w:tcBorders>
              <w:top w:val="nil"/>
              <w:left w:val="nil"/>
              <w:bottom w:val="nil"/>
              <w:right w:val="nil"/>
            </w:tcBorders>
            <w:shd w:val="clear" w:color="auto" w:fill="auto"/>
            <w:noWrap/>
            <w:vAlign w:val="bottom"/>
            <w:hideMark/>
          </w:tcPr>
          <w:p w14:paraId="7DBDDF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782C5AD2"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10</w:t>
            </w:r>
          </w:p>
        </w:tc>
        <w:tc>
          <w:tcPr>
            <w:tcW w:w="692" w:type="dxa"/>
            <w:gridSpan w:val="2"/>
            <w:tcBorders>
              <w:top w:val="nil"/>
              <w:left w:val="nil"/>
              <w:bottom w:val="nil"/>
              <w:right w:val="nil"/>
            </w:tcBorders>
            <w:shd w:val="clear" w:color="auto" w:fill="auto"/>
            <w:noWrap/>
            <w:vAlign w:val="bottom"/>
            <w:hideMark/>
          </w:tcPr>
          <w:p w14:paraId="58A5200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1C987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3B64E6F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BF2AEFF"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55B3A1C"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7D11420" w14:textId="469FACD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1</w:t>
            </w:r>
          </w:p>
        </w:tc>
        <w:tc>
          <w:tcPr>
            <w:tcW w:w="1676" w:type="dxa"/>
            <w:gridSpan w:val="2"/>
            <w:tcBorders>
              <w:top w:val="nil"/>
              <w:left w:val="nil"/>
              <w:bottom w:val="nil"/>
              <w:right w:val="nil"/>
            </w:tcBorders>
            <w:shd w:val="clear" w:color="auto" w:fill="auto"/>
            <w:noWrap/>
            <w:vAlign w:val="bottom"/>
            <w:hideMark/>
          </w:tcPr>
          <w:p w14:paraId="7AFDBB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31BBAA9" w14:textId="051991D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09D4CEF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4414D76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E97BB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8</w:t>
            </w:r>
          </w:p>
        </w:tc>
        <w:tc>
          <w:tcPr>
            <w:tcW w:w="774" w:type="dxa"/>
            <w:tcBorders>
              <w:top w:val="nil"/>
              <w:left w:val="nil"/>
              <w:bottom w:val="nil"/>
              <w:right w:val="nil"/>
            </w:tcBorders>
            <w:shd w:val="clear" w:color="auto" w:fill="auto"/>
            <w:noWrap/>
            <w:vAlign w:val="bottom"/>
            <w:hideMark/>
          </w:tcPr>
          <w:p w14:paraId="4E100C3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8B28E73"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550FA92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4D8C2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AA44B8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F71B24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830398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D1B3E5E" w14:textId="0C12EB53"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2</w:t>
            </w:r>
          </w:p>
        </w:tc>
        <w:tc>
          <w:tcPr>
            <w:tcW w:w="1676" w:type="dxa"/>
            <w:gridSpan w:val="2"/>
            <w:tcBorders>
              <w:top w:val="nil"/>
              <w:left w:val="nil"/>
              <w:bottom w:val="nil"/>
              <w:right w:val="nil"/>
            </w:tcBorders>
            <w:shd w:val="clear" w:color="auto" w:fill="auto"/>
            <w:noWrap/>
            <w:vAlign w:val="bottom"/>
            <w:hideMark/>
          </w:tcPr>
          <w:p w14:paraId="6934659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1A29B8E8" w14:textId="40FBC403"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4DA763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4</w:t>
            </w:r>
          </w:p>
        </w:tc>
        <w:tc>
          <w:tcPr>
            <w:tcW w:w="807" w:type="dxa"/>
            <w:gridSpan w:val="2"/>
            <w:tcBorders>
              <w:top w:val="nil"/>
              <w:left w:val="nil"/>
              <w:bottom w:val="nil"/>
              <w:right w:val="nil"/>
            </w:tcBorders>
            <w:shd w:val="clear" w:color="auto" w:fill="auto"/>
            <w:noWrap/>
            <w:vAlign w:val="bottom"/>
            <w:hideMark/>
          </w:tcPr>
          <w:p w14:paraId="299F952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A292F7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nil"/>
              <w:right w:val="nil"/>
            </w:tcBorders>
            <w:shd w:val="clear" w:color="auto" w:fill="auto"/>
            <w:noWrap/>
            <w:vAlign w:val="bottom"/>
            <w:hideMark/>
          </w:tcPr>
          <w:p w14:paraId="490DBF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80BC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4</w:t>
            </w:r>
          </w:p>
        </w:tc>
        <w:tc>
          <w:tcPr>
            <w:tcW w:w="692" w:type="dxa"/>
            <w:gridSpan w:val="2"/>
            <w:tcBorders>
              <w:top w:val="nil"/>
              <w:left w:val="nil"/>
              <w:bottom w:val="nil"/>
              <w:right w:val="nil"/>
            </w:tcBorders>
            <w:shd w:val="clear" w:color="auto" w:fill="auto"/>
            <w:noWrap/>
            <w:vAlign w:val="bottom"/>
            <w:hideMark/>
          </w:tcPr>
          <w:p w14:paraId="78BDFFF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2C12DA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A613D1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99C92CE" w14:textId="77777777" w:rsidTr="002020F5">
        <w:trPr>
          <w:trHeight w:val="288"/>
        </w:trPr>
        <w:tc>
          <w:tcPr>
            <w:tcW w:w="1604" w:type="dxa"/>
            <w:gridSpan w:val="2"/>
            <w:tcBorders>
              <w:top w:val="single" w:sz="4" w:space="0" w:color="auto"/>
              <w:left w:val="nil"/>
              <w:bottom w:val="single" w:sz="4" w:space="0" w:color="auto"/>
              <w:right w:val="nil"/>
            </w:tcBorders>
            <w:shd w:val="clear" w:color="auto" w:fill="auto"/>
            <w:noWrap/>
            <w:vAlign w:val="bottom"/>
            <w:hideMark/>
          </w:tcPr>
          <w:p w14:paraId="37D0877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NC</w:t>
            </w:r>
          </w:p>
        </w:tc>
        <w:tc>
          <w:tcPr>
            <w:tcW w:w="1641" w:type="dxa"/>
            <w:tcBorders>
              <w:top w:val="single" w:sz="4" w:space="0" w:color="auto"/>
              <w:left w:val="nil"/>
              <w:bottom w:val="single" w:sz="4" w:space="0" w:color="auto"/>
              <w:right w:val="nil"/>
            </w:tcBorders>
            <w:shd w:val="clear" w:color="auto" w:fill="auto"/>
            <w:noWrap/>
            <w:vAlign w:val="bottom"/>
            <w:hideMark/>
          </w:tcPr>
          <w:p w14:paraId="55E8980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Berkley Canyon</w:t>
            </w:r>
          </w:p>
        </w:tc>
        <w:tc>
          <w:tcPr>
            <w:tcW w:w="1676" w:type="dxa"/>
            <w:gridSpan w:val="2"/>
            <w:tcBorders>
              <w:top w:val="single" w:sz="4" w:space="0" w:color="auto"/>
              <w:left w:val="nil"/>
              <w:bottom w:val="single" w:sz="4" w:space="0" w:color="auto"/>
              <w:right w:val="nil"/>
            </w:tcBorders>
            <w:shd w:val="clear" w:color="auto" w:fill="auto"/>
            <w:noWrap/>
            <w:vAlign w:val="bottom"/>
            <w:hideMark/>
          </w:tcPr>
          <w:p w14:paraId="571CEAD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9C04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single" w:sz="4" w:space="0" w:color="auto"/>
              <w:left w:val="nil"/>
              <w:bottom w:val="single" w:sz="4" w:space="0" w:color="auto"/>
              <w:right w:val="nil"/>
            </w:tcBorders>
            <w:shd w:val="clear" w:color="auto" w:fill="auto"/>
            <w:noWrap/>
            <w:vAlign w:val="bottom"/>
            <w:hideMark/>
          </w:tcPr>
          <w:p w14:paraId="73012D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26</w:t>
            </w:r>
          </w:p>
        </w:tc>
        <w:tc>
          <w:tcPr>
            <w:tcW w:w="807" w:type="dxa"/>
            <w:gridSpan w:val="2"/>
            <w:tcBorders>
              <w:top w:val="single" w:sz="4" w:space="0" w:color="auto"/>
              <w:left w:val="nil"/>
              <w:bottom w:val="single" w:sz="4" w:space="0" w:color="auto"/>
              <w:right w:val="nil"/>
            </w:tcBorders>
            <w:shd w:val="clear" w:color="auto" w:fill="auto"/>
            <w:noWrap/>
            <w:vAlign w:val="bottom"/>
            <w:hideMark/>
          </w:tcPr>
          <w:p w14:paraId="0F29D80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92</w:t>
            </w:r>
          </w:p>
        </w:tc>
        <w:tc>
          <w:tcPr>
            <w:tcW w:w="792" w:type="dxa"/>
            <w:gridSpan w:val="2"/>
            <w:tcBorders>
              <w:top w:val="single" w:sz="4" w:space="0" w:color="auto"/>
              <w:left w:val="nil"/>
              <w:bottom w:val="single" w:sz="4" w:space="0" w:color="auto"/>
              <w:right w:val="nil"/>
            </w:tcBorders>
            <w:shd w:val="clear" w:color="auto" w:fill="auto"/>
            <w:noWrap/>
            <w:vAlign w:val="bottom"/>
            <w:hideMark/>
          </w:tcPr>
          <w:p w14:paraId="5350B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6</w:t>
            </w:r>
          </w:p>
        </w:tc>
        <w:tc>
          <w:tcPr>
            <w:tcW w:w="774" w:type="dxa"/>
            <w:tcBorders>
              <w:top w:val="single" w:sz="4" w:space="0" w:color="auto"/>
              <w:left w:val="nil"/>
              <w:bottom w:val="single" w:sz="4" w:space="0" w:color="auto"/>
              <w:right w:val="nil"/>
            </w:tcBorders>
            <w:shd w:val="clear" w:color="auto" w:fill="auto"/>
            <w:noWrap/>
            <w:vAlign w:val="bottom"/>
            <w:hideMark/>
          </w:tcPr>
          <w:p w14:paraId="5B693E1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46</w:t>
            </w:r>
          </w:p>
        </w:tc>
        <w:tc>
          <w:tcPr>
            <w:tcW w:w="1207" w:type="dxa"/>
            <w:gridSpan w:val="2"/>
            <w:tcBorders>
              <w:top w:val="single" w:sz="4" w:space="0" w:color="auto"/>
              <w:left w:val="single" w:sz="4" w:space="0" w:color="auto"/>
              <w:bottom w:val="single" w:sz="4" w:space="0" w:color="auto"/>
              <w:right w:val="nil"/>
            </w:tcBorders>
            <w:shd w:val="clear" w:color="auto" w:fill="auto"/>
            <w:noWrap/>
            <w:vAlign w:val="bottom"/>
            <w:hideMark/>
          </w:tcPr>
          <w:p w14:paraId="6F80358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30</w:t>
            </w:r>
          </w:p>
        </w:tc>
        <w:tc>
          <w:tcPr>
            <w:tcW w:w="692" w:type="dxa"/>
            <w:gridSpan w:val="2"/>
            <w:tcBorders>
              <w:top w:val="single" w:sz="4" w:space="0" w:color="auto"/>
              <w:left w:val="nil"/>
              <w:bottom w:val="single" w:sz="4" w:space="0" w:color="auto"/>
              <w:right w:val="nil"/>
            </w:tcBorders>
            <w:shd w:val="clear" w:color="auto" w:fill="auto"/>
            <w:noWrap/>
            <w:vAlign w:val="bottom"/>
            <w:hideMark/>
          </w:tcPr>
          <w:p w14:paraId="24932E5A"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834</w:t>
            </w:r>
          </w:p>
        </w:tc>
        <w:tc>
          <w:tcPr>
            <w:tcW w:w="784" w:type="dxa"/>
            <w:gridSpan w:val="2"/>
            <w:tcBorders>
              <w:top w:val="single" w:sz="4" w:space="0" w:color="auto"/>
              <w:left w:val="nil"/>
              <w:bottom w:val="single" w:sz="4" w:space="0" w:color="auto"/>
              <w:right w:val="nil"/>
            </w:tcBorders>
            <w:shd w:val="clear" w:color="auto" w:fill="auto"/>
            <w:noWrap/>
            <w:vAlign w:val="bottom"/>
            <w:hideMark/>
          </w:tcPr>
          <w:p w14:paraId="3D65FB2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C60D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18</w:t>
            </w:r>
          </w:p>
        </w:tc>
      </w:tr>
      <w:tr w:rsidR="002020F5" w:rsidRPr="00A93FC2" w14:paraId="382A337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6B8D3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1641" w:type="dxa"/>
            <w:tcBorders>
              <w:top w:val="nil"/>
              <w:left w:val="nil"/>
              <w:bottom w:val="nil"/>
              <w:right w:val="nil"/>
            </w:tcBorders>
            <w:shd w:val="clear" w:color="auto" w:fill="auto"/>
            <w:noWrap/>
            <w:vAlign w:val="bottom"/>
            <w:hideMark/>
          </w:tcPr>
          <w:p w14:paraId="7B8C7BE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WVanIsl      </w:t>
            </w:r>
          </w:p>
        </w:tc>
        <w:tc>
          <w:tcPr>
            <w:tcW w:w="1676" w:type="dxa"/>
            <w:gridSpan w:val="2"/>
            <w:tcBorders>
              <w:top w:val="nil"/>
              <w:left w:val="nil"/>
              <w:bottom w:val="nil"/>
              <w:right w:val="nil"/>
            </w:tcBorders>
            <w:shd w:val="clear" w:color="auto" w:fill="auto"/>
            <w:noWrap/>
            <w:vAlign w:val="bottom"/>
            <w:hideMark/>
          </w:tcPr>
          <w:p w14:paraId="577B89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39586DF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107E85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384</w:t>
            </w:r>
          </w:p>
        </w:tc>
        <w:tc>
          <w:tcPr>
            <w:tcW w:w="807" w:type="dxa"/>
            <w:gridSpan w:val="2"/>
            <w:tcBorders>
              <w:top w:val="nil"/>
              <w:left w:val="nil"/>
              <w:bottom w:val="nil"/>
              <w:right w:val="nil"/>
            </w:tcBorders>
            <w:shd w:val="clear" w:color="auto" w:fill="auto"/>
            <w:noWrap/>
            <w:vAlign w:val="bottom"/>
            <w:hideMark/>
          </w:tcPr>
          <w:p w14:paraId="60C9D14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757</w:t>
            </w:r>
          </w:p>
        </w:tc>
        <w:tc>
          <w:tcPr>
            <w:tcW w:w="792" w:type="dxa"/>
            <w:gridSpan w:val="2"/>
            <w:tcBorders>
              <w:top w:val="nil"/>
              <w:left w:val="nil"/>
              <w:bottom w:val="nil"/>
              <w:right w:val="nil"/>
            </w:tcBorders>
            <w:shd w:val="clear" w:color="auto" w:fill="auto"/>
            <w:noWrap/>
            <w:vAlign w:val="bottom"/>
            <w:hideMark/>
          </w:tcPr>
          <w:p w14:paraId="396E1D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054</w:t>
            </w:r>
          </w:p>
        </w:tc>
        <w:tc>
          <w:tcPr>
            <w:tcW w:w="774" w:type="dxa"/>
            <w:tcBorders>
              <w:top w:val="nil"/>
              <w:left w:val="nil"/>
              <w:bottom w:val="nil"/>
              <w:right w:val="nil"/>
            </w:tcBorders>
            <w:shd w:val="clear" w:color="auto" w:fill="auto"/>
            <w:noWrap/>
            <w:vAlign w:val="bottom"/>
            <w:hideMark/>
          </w:tcPr>
          <w:p w14:paraId="50757F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5861</w:t>
            </w:r>
          </w:p>
        </w:tc>
        <w:tc>
          <w:tcPr>
            <w:tcW w:w="1207" w:type="dxa"/>
            <w:gridSpan w:val="2"/>
            <w:tcBorders>
              <w:top w:val="nil"/>
              <w:left w:val="single" w:sz="4" w:space="0" w:color="auto"/>
              <w:bottom w:val="nil"/>
              <w:right w:val="nil"/>
            </w:tcBorders>
            <w:shd w:val="clear" w:color="auto" w:fill="auto"/>
            <w:noWrap/>
            <w:vAlign w:val="bottom"/>
            <w:hideMark/>
          </w:tcPr>
          <w:p w14:paraId="46A3125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8</w:t>
            </w:r>
          </w:p>
        </w:tc>
        <w:tc>
          <w:tcPr>
            <w:tcW w:w="692" w:type="dxa"/>
            <w:gridSpan w:val="2"/>
            <w:tcBorders>
              <w:top w:val="nil"/>
              <w:left w:val="nil"/>
              <w:bottom w:val="nil"/>
              <w:right w:val="nil"/>
            </w:tcBorders>
            <w:shd w:val="clear" w:color="auto" w:fill="auto"/>
            <w:noWrap/>
            <w:vAlign w:val="bottom"/>
            <w:hideMark/>
          </w:tcPr>
          <w:p w14:paraId="7904208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336</w:t>
            </w:r>
          </w:p>
        </w:tc>
        <w:tc>
          <w:tcPr>
            <w:tcW w:w="784" w:type="dxa"/>
            <w:gridSpan w:val="2"/>
            <w:tcBorders>
              <w:top w:val="nil"/>
              <w:left w:val="nil"/>
              <w:bottom w:val="nil"/>
              <w:right w:val="nil"/>
            </w:tcBorders>
            <w:shd w:val="clear" w:color="auto" w:fill="auto"/>
            <w:noWrap/>
            <w:vAlign w:val="bottom"/>
            <w:hideMark/>
          </w:tcPr>
          <w:p w14:paraId="2E608B0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558</w:t>
            </w:r>
          </w:p>
        </w:tc>
        <w:tc>
          <w:tcPr>
            <w:tcW w:w="616" w:type="dxa"/>
            <w:tcBorders>
              <w:top w:val="nil"/>
              <w:left w:val="nil"/>
              <w:bottom w:val="nil"/>
              <w:right w:val="single" w:sz="4" w:space="0" w:color="auto"/>
            </w:tcBorders>
            <w:shd w:val="clear" w:color="auto" w:fill="auto"/>
            <w:noWrap/>
            <w:vAlign w:val="bottom"/>
            <w:hideMark/>
          </w:tcPr>
          <w:p w14:paraId="48C13C1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8</w:t>
            </w:r>
          </w:p>
        </w:tc>
      </w:tr>
      <w:tr w:rsidR="002020F5" w:rsidRPr="00A93FC2" w14:paraId="18A41458"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60432A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2A18A1F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rthBc</w:t>
            </w:r>
          </w:p>
        </w:tc>
        <w:tc>
          <w:tcPr>
            <w:tcW w:w="1676" w:type="dxa"/>
            <w:gridSpan w:val="2"/>
            <w:tcBorders>
              <w:top w:val="nil"/>
              <w:left w:val="nil"/>
              <w:bottom w:val="single" w:sz="4" w:space="0" w:color="auto"/>
              <w:right w:val="nil"/>
            </w:tcBorders>
            <w:shd w:val="clear" w:color="auto" w:fill="auto"/>
            <w:noWrap/>
            <w:vAlign w:val="bottom"/>
            <w:hideMark/>
          </w:tcPr>
          <w:p w14:paraId="0E094989"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1556BBF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3B7629E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886</w:t>
            </w:r>
          </w:p>
        </w:tc>
        <w:tc>
          <w:tcPr>
            <w:tcW w:w="807" w:type="dxa"/>
            <w:gridSpan w:val="2"/>
            <w:tcBorders>
              <w:top w:val="nil"/>
              <w:left w:val="nil"/>
              <w:bottom w:val="nil"/>
              <w:right w:val="nil"/>
            </w:tcBorders>
            <w:shd w:val="clear" w:color="auto" w:fill="auto"/>
            <w:noWrap/>
            <w:vAlign w:val="center"/>
            <w:hideMark/>
          </w:tcPr>
          <w:p w14:paraId="3F336D92" w14:textId="77777777" w:rsidR="00A93FC2" w:rsidRPr="00A93FC2" w:rsidRDefault="00A93FC2" w:rsidP="00A93FC2">
            <w:pPr>
              <w:spacing w:after="0" w:line="240" w:lineRule="auto"/>
              <w:jc w:val="right"/>
              <w:rPr>
                <w:rFonts w:ascii="Lucida Console" w:eastAsia="Times New Roman" w:hAnsi="Lucida Console" w:cs="Calibri"/>
                <w:color w:val="000000"/>
                <w:sz w:val="16"/>
                <w:szCs w:val="16"/>
              </w:rPr>
            </w:pPr>
            <w:r w:rsidRPr="00A93FC2">
              <w:rPr>
                <w:rFonts w:ascii="Lucida Console" w:eastAsia="Times New Roman" w:hAnsi="Lucida Console" w:cs="Calibri"/>
                <w:color w:val="000000"/>
                <w:sz w:val="16"/>
                <w:szCs w:val="16"/>
              </w:rPr>
              <w:t>10696</w:t>
            </w:r>
          </w:p>
        </w:tc>
        <w:tc>
          <w:tcPr>
            <w:tcW w:w="792" w:type="dxa"/>
            <w:gridSpan w:val="2"/>
            <w:tcBorders>
              <w:top w:val="nil"/>
              <w:left w:val="nil"/>
              <w:bottom w:val="nil"/>
              <w:right w:val="nil"/>
            </w:tcBorders>
            <w:shd w:val="clear" w:color="auto" w:fill="auto"/>
            <w:noWrap/>
            <w:vAlign w:val="bottom"/>
            <w:hideMark/>
          </w:tcPr>
          <w:p w14:paraId="32FF59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8</w:t>
            </w:r>
          </w:p>
        </w:tc>
        <w:tc>
          <w:tcPr>
            <w:tcW w:w="774" w:type="dxa"/>
            <w:tcBorders>
              <w:top w:val="nil"/>
              <w:left w:val="nil"/>
              <w:bottom w:val="nil"/>
              <w:right w:val="nil"/>
            </w:tcBorders>
            <w:shd w:val="clear" w:color="auto" w:fill="auto"/>
            <w:noWrap/>
            <w:vAlign w:val="bottom"/>
            <w:hideMark/>
          </w:tcPr>
          <w:p w14:paraId="0910A71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058</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EE74DA9"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single" w:sz="4" w:space="0" w:color="auto"/>
              <w:right w:val="nil"/>
            </w:tcBorders>
            <w:shd w:val="clear" w:color="auto" w:fill="auto"/>
            <w:noWrap/>
            <w:vAlign w:val="bottom"/>
            <w:hideMark/>
          </w:tcPr>
          <w:p w14:paraId="6A9B359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2309</w:t>
            </w:r>
          </w:p>
        </w:tc>
        <w:tc>
          <w:tcPr>
            <w:tcW w:w="784" w:type="dxa"/>
            <w:gridSpan w:val="2"/>
            <w:tcBorders>
              <w:top w:val="nil"/>
              <w:left w:val="nil"/>
              <w:bottom w:val="single" w:sz="4" w:space="0" w:color="auto"/>
              <w:right w:val="nil"/>
            </w:tcBorders>
            <w:shd w:val="clear" w:color="auto" w:fill="auto"/>
            <w:noWrap/>
            <w:vAlign w:val="bottom"/>
            <w:hideMark/>
          </w:tcPr>
          <w:p w14:paraId="5F63E2F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1</w:t>
            </w:r>
          </w:p>
        </w:tc>
        <w:tc>
          <w:tcPr>
            <w:tcW w:w="616" w:type="dxa"/>
            <w:tcBorders>
              <w:top w:val="nil"/>
              <w:left w:val="nil"/>
              <w:bottom w:val="single" w:sz="4" w:space="0" w:color="auto"/>
              <w:right w:val="single" w:sz="4" w:space="0" w:color="auto"/>
            </w:tcBorders>
            <w:shd w:val="clear" w:color="auto" w:fill="auto"/>
            <w:noWrap/>
            <w:vAlign w:val="bottom"/>
            <w:hideMark/>
          </w:tcPr>
          <w:p w14:paraId="1606A9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47</w:t>
            </w:r>
          </w:p>
        </w:tc>
      </w:tr>
      <w:tr w:rsidR="002020F5" w:rsidRPr="00A93FC2" w14:paraId="76C9A575"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9AD205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1641" w:type="dxa"/>
            <w:tcBorders>
              <w:top w:val="nil"/>
              <w:left w:val="nil"/>
              <w:bottom w:val="nil"/>
              <w:right w:val="nil"/>
            </w:tcBorders>
            <w:shd w:val="clear" w:color="auto" w:fill="auto"/>
            <w:noWrap/>
            <w:vAlign w:val="bottom"/>
            <w:hideMark/>
          </w:tcPr>
          <w:p w14:paraId="31BDFE6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rmanahPt           </w:t>
            </w:r>
          </w:p>
        </w:tc>
        <w:tc>
          <w:tcPr>
            <w:tcW w:w="1676" w:type="dxa"/>
            <w:gridSpan w:val="2"/>
            <w:tcBorders>
              <w:top w:val="nil"/>
              <w:left w:val="nil"/>
              <w:bottom w:val="nil"/>
              <w:right w:val="nil"/>
            </w:tcBorders>
            <w:shd w:val="clear" w:color="auto" w:fill="auto"/>
            <w:noWrap/>
            <w:vAlign w:val="bottom"/>
            <w:hideMark/>
          </w:tcPr>
          <w:p w14:paraId="60D463C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4F044D9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single" w:sz="4" w:space="0" w:color="auto"/>
              <w:left w:val="nil"/>
              <w:bottom w:val="nil"/>
              <w:right w:val="nil"/>
            </w:tcBorders>
            <w:shd w:val="clear" w:color="auto" w:fill="auto"/>
            <w:noWrap/>
            <w:vAlign w:val="bottom"/>
            <w:hideMark/>
          </w:tcPr>
          <w:p w14:paraId="732074B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68</w:t>
            </w:r>
          </w:p>
        </w:tc>
        <w:tc>
          <w:tcPr>
            <w:tcW w:w="807" w:type="dxa"/>
            <w:gridSpan w:val="2"/>
            <w:tcBorders>
              <w:top w:val="single" w:sz="4" w:space="0" w:color="auto"/>
              <w:left w:val="nil"/>
              <w:bottom w:val="nil"/>
              <w:right w:val="nil"/>
            </w:tcBorders>
            <w:shd w:val="clear" w:color="auto" w:fill="auto"/>
            <w:noWrap/>
            <w:vAlign w:val="bottom"/>
            <w:hideMark/>
          </w:tcPr>
          <w:p w14:paraId="3F2A5D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w:t>
            </w:r>
          </w:p>
        </w:tc>
        <w:tc>
          <w:tcPr>
            <w:tcW w:w="792" w:type="dxa"/>
            <w:gridSpan w:val="2"/>
            <w:tcBorders>
              <w:top w:val="single" w:sz="4" w:space="0" w:color="auto"/>
              <w:left w:val="nil"/>
              <w:bottom w:val="nil"/>
              <w:right w:val="nil"/>
            </w:tcBorders>
            <w:shd w:val="clear" w:color="auto" w:fill="auto"/>
            <w:noWrap/>
            <w:vAlign w:val="bottom"/>
            <w:hideMark/>
          </w:tcPr>
          <w:p w14:paraId="574F33C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7</w:t>
            </w:r>
          </w:p>
        </w:tc>
        <w:tc>
          <w:tcPr>
            <w:tcW w:w="774" w:type="dxa"/>
            <w:tcBorders>
              <w:top w:val="single" w:sz="4" w:space="0" w:color="auto"/>
              <w:left w:val="nil"/>
              <w:bottom w:val="nil"/>
              <w:right w:val="nil"/>
            </w:tcBorders>
            <w:shd w:val="clear" w:color="auto" w:fill="auto"/>
            <w:noWrap/>
            <w:vAlign w:val="bottom"/>
            <w:hideMark/>
          </w:tcPr>
          <w:p w14:paraId="14824B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65A7E63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610</w:t>
            </w:r>
          </w:p>
        </w:tc>
        <w:tc>
          <w:tcPr>
            <w:tcW w:w="692" w:type="dxa"/>
            <w:gridSpan w:val="2"/>
            <w:tcBorders>
              <w:top w:val="nil"/>
              <w:left w:val="nil"/>
              <w:bottom w:val="nil"/>
              <w:right w:val="nil"/>
            </w:tcBorders>
            <w:shd w:val="clear" w:color="auto" w:fill="auto"/>
            <w:noWrap/>
            <w:vAlign w:val="bottom"/>
            <w:hideMark/>
          </w:tcPr>
          <w:p w14:paraId="7537B66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694</w:t>
            </w:r>
          </w:p>
        </w:tc>
        <w:tc>
          <w:tcPr>
            <w:tcW w:w="784" w:type="dxa"/>
            <w:gridSpan w:val="2"/>
            <w:tcBorders>
              <w:top w:val="nil"/>
              <w:left w:val="nil"/>
              <w:bottom w:val="nil"/>
              <w:right w:val="nil"/>
            </w:tcBorders>
            <w:shd w:val="clear" w:color="auto" w:fill="auto"/>
            <w:noWrap/>
            <w:vAlign w:val="bottom"/>
            <w:hideMark/>
          </w:tcPr>
          <w:p w14:paraId="755C7E6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64</w:t>
            </w:r>
          </w:p>
        </w:tc>
        <w:tc>
          <w:tcPr>
            <w:tcW w:w="616" w:type="dxa"/>
            <w:tcBorders>
              <w:top w:val="nil"/>
              <w:left w:val="nil"/>
              <w:bottom w:val="nil"/>
              <w:right w:val="single" w:sz="4" w:space="0" w:color="auto"/>
            </w:tcBorders>
            <w:shd w:val="clear" w:color="auto" w:fill="auto"/>
            <w:noWrap/>
            <w:vAlign w:val="bottom"/>
            <w:hideMark/>
          </w:tcPr>
          <w:p w14:paraId="786932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A6CC0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0DD63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38400CC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0C372D3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3BCEB20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038FC9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777</w:t>
            </w:r>
          </w:p>
        </w:tc>
        <w:tc>
          <w:tcPr>
            <w:tcW w:w="807" w:type="dxa"/>
            <w:gridSpan w:val="2"/>
            <w:tcBorders>
              <w:top w:val="nil"/>
              <w:left w:val="nil"/>
              <w:bottom w:val="nil"/>
              <w:right w:val="nil"/>
            </w:tcBorders>
            <w:shd w:val="clear" w:color="auto" w:fill="auto"/>
            <w:noWrap/>
            <w:vAlign w:val="bottom"/>
            <w:hideMark/>
          </w:tcPr>
          <w:p w14:paraId="3E3008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3C8101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0</w:t>
            </w:r>
          </w:p>
        </w:tc>
        <w:tc>
          <w:tcPr>
            <w:tcW w:w="774" w:type="dxa"/>
            <w:tcBorders>
              <w:top w:val="nil"/>
              <w:left w:val="nil"/>
              <w:bottom w:val="nil"/>
              <w:right w:val="nil"/>
            </w:tcBorders>
            <w:shd w:val="clear" w:color="auto" w:fill="auto"/>
            <w:noWrap/>
            <w:vAlign w:val="bottom"/>
            <w:hideMark/>
          </w:tcPr>
          <w:p w14:paraId="3D1ED3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1</w:t>
            </w:r>
          </w:p>
        </w:tc>
        <w:tc>
          <w:tcPr>
            <w:tcW w:w="1207" w:type="dxa"/>
            <w:gridSpan w:val="2"/>
            <w:tcBorders>
              <w:top w:val="nil"/>
              <w:left w:val="single" w:sz="4" w:space="0" w:color="auto"/>
              <w:bottom w:val="nil"/>
              <w:right w:val="nil"/>
            </w:tcBorders>
            <w:shd w:val="clear" w:color="auto" w:fill="auto"/>
            <w:noWrap/>
            <w:vAlign w:val="bottom"/>
            <w:hideMark/>
          </w:tcPr>
          <w:p w14:paraId="6298000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184</w:t>
            </w:r>
          </w:p>
        </w:tc>
        <w:tc>
          <w:tcPr>
            <w:tcW w:w="692" w:type="dxa"/>
            <w:gridSpan w:val="2"/>
            <w:tcBorders>
              <w:top w:val="nil"/>
              <w:left w:val="nil"/>
              <w:bottom w:val="nil"/>
              <w:right w:val="nil"/>
            </w:tcBorders>
            <w:shd w:val="clear" w:color="auto" w:fill="auto"/>
            <w:noWrap/>
            <w:vAlign w:val="bottom"/>
            <w:hideMark/>
          </w:tcPr>
          <w:p w14:paraId="7C45B3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93</w:t>
            </w:r>
          </w:p>
        </w:tc>
        <w:tc>
          <w:tcPr>
            <w:tcW w:w="784" w:type="dxa"/>
            <w:gridSpan w:val="2"/>
            <w:tcBorders>
              <w:top w:val="nil"/>
              <w:left w:val="nil"/>
              <w:bottom w:val="nil"/>
              <w:right w:val="nil"/>
            </w:tcBorders>
            <w:shd w:val="clear" w:color="auto" w:fill="auto"/>
            <w:noWrap/>
            <w:vAlign w:val="bottom"/>
            <w:hideMark/>
          </w:tcPr>
          <w:p w14:paraId="18F5E7B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CC7DCC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6377F6C"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924361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D3C122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14906CE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03AECFD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468DA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24</w:t>
            </w:r>
          </w:p>
        </w:tc>
        <w:tc>
          <w:tcPr>
            <w:tcW w:w="807" w:type="dxa"/>
            <w:gridSpan w:val="2"/>
            <w:tcBorders>
              <w:top w:val="nil"/>
              <w:left w:val="nil"/>
              <w:bottom w:val="nil"/>
              <w:right w:val="nil"/>
            </w:tcBorders>
            <w:shd w:val="clear" w:color="auto" w:fill="auto"/>
            <w:noWrap/>
            <w:vAlign w:val="bottom"/>
            <w:hideMark/>
          </w:tcPr>
          <w:p w14:paraId="2599073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7AB5CA6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w:t>
            </w:r>
          </w:p>
        </w:tc>
        <w:tc>
          <w:tcPr>
            <w:tcW w:w="774" w:type="dxa"/>
            <w:tcBorders>
              <w:top w:val="nil"/>
              <w:left w:val="nil"/>
              <w:bottom w:val="nil"/>
              <w:right w:val="nil"/>
            </w:tcBorders>
            <w:shd w:val="clear" w:color="auto" w:fill="auto"/>
            <w:noWrap/>
            <w:vAlign w:val="bottom"/>
            <w:hideMark/>
          </w:tcPr>
          <w:p w14:paraId="2B2399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2</w:t>
            </w:r>
          </w:p>
        </w:tc>
        <w:tc>
          <w:tcPr>
            <w:tcW w:w="1207" w:type="dxa"/>
            <w:gridSpan w:val="2"/>
            <w:tcBorders>
              <w:top w:val="nil"/>
              <w:left w:val="single" w:sz="4" w:space="0" w:color="auto"/>
              <w:bottom w:val="nil"/>
              <w:right w:val="nil"/>
            </w:tcBorders>
            <w:shd w:val="clear" w:color="auto" w:fill="auto"/>
            <w:noWrap/>
            <w:vAlign w:val="bottom"/>
            <w:hideMark/>
          </w:tcPr>
          <w:p w14:paraId="0FC2D9AD"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41256FDB"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324</w:t>
            </w:r>
          </w:p>
        </w:tc>
        <w:tc>
          <w:tcPr>
            <w:tcW w:w="784" w:type="dxa"/>
            <w:gridSpan w:val="2"/>
            <w:tcBorders>
              <w:top w:val="nil"/>
              <w:left w:val="nil"/>
              <w:bottom w:val="nil"/>
              <w:right w:val="nil"/>
            </w:tcBorders>
            <w:shd w:val="clear" w:color="auto" w:fill="auto"/>
            <w:noWrap/>
            <w:vAlign w:val="bottom"/>
            <w:hideMark/>
          </w:tcPr>
          <w:p w14:paraId="5440EC4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59B4C00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E96CA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A2012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5B7372A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1</w:t>
            </w:r>
          </w:p>
        </w:tc>
        <w:tc>
          <w:tcPr>
            <w:tcW w:w="1676" w:type="dxa"/>
            <w:gridSpan w:val="2"/>
            <w:tcBorders>
              <w:top w:val="nil"/>
              <w:left w:val="nil"/>
              <w:bottom w:val="nil"/>
              <w:right w:val="nil"/>
            </w:tcBorders>
            <w:shd w:val="clear" w:color="auto" w:fill="auto"/>
            <w:noWrap/>
            <w:vAlign w:val="bottom"/>
            <w:hideMark/>
          </w:tcPr>
          <w:p w14:paraId="7703221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4E3F1A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5F50E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w:t>
            </w:r>
          </w:p>
        </w:tc>
        <w:tc>
          <w:tcPr>
            <w:tcW w:w="807" w:type="dxa"/>
            <w:gridSpan w:val="2"/>
            <w:tcBorders>
              <w:top w:val="nil"/>
              <w:left w:val="nil"/>
              <w:bottom w:val="nil"/>
              <w:right w:val="nil"/>
            </w:tcBorders>
            <w:shd w:val="clear" w:color="auto" w:fill="auto"/>
            <w:noWrap/>
            <w:vAlign w:val="bottom"/>
            <w:hideMark/>
          </w:tcPr>
          <w:p w14:paraId="053877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2483B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74" w:type="dxa"/>
            <w:tcBorders>
              <w:top w:val="nil"/>
              <w:left w:val="nil"/>
              <w:bottom w:val="nil"/>
              <w:right w:val="nil"/>
            </w:tcBorders>
            <w:shd w:val="clear" w:color="auto" w:fill="auto"/>
            <w:noWrap/>
            <w:vAlign w:val="bottom"/>
            <w:hideMark/>
          </w:tcPr>
          <w:p w14:paraId="0818A16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21</w:t>
            </w:r>
          </w:p>
        </w:tc>
        <w:tc>
          <w:tcPr>
            <w:tcW w:w="1207" w:type="dxa"/>
            <w:gridSpan w:val="2"/>
            <w:tcBorders>
              <w:top w:val="nil"/>
              <w:left w:val="single" w:sz="4" w:space="0" w:color="auto"/>
              <w:bottom w:val="nil"/>
              <w:right w:val="nil"/>
            </w:tcBorders>
            <w:shd w:val="clear" w:color="auto" w:fill="auto"/>
            <w:noWrap/>
            <w:vAlign w:val="bottom"/>
            <w:hideMark/>
          </w:tcPr>
          <w:p w14:paraId="33F442A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59</w:t>
            </w:r>
          </w:p>
        </w:tc>
        <w:tc>
          <w:tcPr>
            <w:tcW w:w="692" w:type="dxa"/>
            <w:gridSpan w:val="2"/>
            <w:tcBorders>
              <w:top w:val="nil"/>
              <w:left w:val="nil"/>
              <w:bottom w:val="nil"/>
              <w:right w:val="nil"/>
            </w:tcBorders>
            <w:shd w:val="clear" w:color="auto" w:fill="auto"/>
            <w:noWrap/>
            <w:vAlign w:val="bottom"/>
            <w:hideMark/>
          </w:tcPr>
          <w:p w14:paraId="3CAF06B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1</w:t>
            </w:r>
          </w:p>
        </w:tc>
        <w:tc>
          <w:tcPr>
            <w:tcW w:w="784" w:type="dxa"/>
            <w:gridSpan w:val="2"/>
            <w:tcBorders>
              <w:top w:val="nil"/>
              <w:left w:val="nil"/>
              <w:bottom w:val="nil"/>
              <w:right w:val="nil"/>
            </w:tcBorders>
            <w:shd w:val="clear" w:color="auto" w:fill="auto"/>
            <w:noWrap/>
            <w:vAlign w:val="bottom"/>
            <w:hideMark/>
          </w:tcPr>
          <w:p w14:paraId="21A298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5C886D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68E6214"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DF9087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5C6D55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S2</w:t>
            </w:r>
          </w:p>
        </w:tc>
        <w:tc>
          <w:tcPr>
            <w:tcW w:w="1676" w:type="dxa"/>
            <w:gridSpan w:val="2"/>
            <w:tcBorders>
              <w:top w:val="nil"/>
              <w:left w:val="nil"/>
              <w:bottom w:val="nil"/>
              <w:right w:val="nil"/>
            </w:tcBorders>
            <w:shd w:val="clear" w:color="auto" w:fill="auto"/>
            <w:noWrap/>
            <w:vAlign w:val="bottom"/>
            <w:hideMark/>
          </w:tcPr>
          <w:p w14:paraId="67F313B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73492F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59A577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41</w:t>
            </w:r>
          </w:p>
        </w:tc>
        <w:tc>
          <w:tcPr>
            <w:tcW w:w="807" w:type="dxa"/>
            <w:gridSpan w:val="2"/>
            <w:tcBorders>
              <w:top w:val="nil"/>
              <w:left w:val="nil"/>
              <w:bottom w:val="nil"/>
              <w:right w:val="nil"/>
            </w:tcBorders>
            <w:shd w:val="clear" w:color="auto" w:fill="auto"/>
            <w:noWrap/>
            <w:vAlign w:val="bottom"/>
            <w:hideMark/>
          </w:tcPr>
          <w:p w14:paraId="3BDF67E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04A2882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2</w:t>
            </w:r>
          </w:p>
        </w:tc>
        <w:tc>
          <w:tcPr>
            <w:tcW w:w="774" w:type="dxa"/>
            <w:tcBorders>
              <w:top w:val="nil"/>
              <w:left w:val="nil"/>
              <w:bottom w:val="nil"/>
              <w:right w:val="nil"/>
            </w:tcBorders>
            <w:shd w:val="clear" w:color="auto" w:fill="auto"/>
            <w:noWrap/>
            <w:vAlign w:val="bottom"/>
            <w:hideMark/>
          </w:tcPr>
          <w:p w14:paraId="6A4D00B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4</w:t>
            </w:r>
          </w:p>
        </w:tc>
        <w:tc>
          <w:tcPr>
            <w:tcW w:w="1207" w:type="dxa"/>
            <w:gridSpan w:val="2"/>
            <w:tcBorders>
              <w:top w:val="nil"/>
              <w:left w:val="single" w:sz="4" w:space="0" w:color="auto"/>
              <w:bottom w:val="nil"/>
              <w:right w:val="nil"/>
            </w:tcBorders>
            <w:shd w:val="clear" w:color="auto" w:fill="auto"/>
            <w:noWrap/>
            <w:vAlign w:val="bottom"/>
            <w:hideMark/>
          </w:tcPr>
          <w:p w14:paraId="2721B5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070</w:t>
            </w:r>
          </w:p>
        </w:tc>
        <w:tc>
          <w:tcPr>
            <w:tcW w:w="692" w:type="dxa"/>
            <w:gridSpan w:val="2"/>
            <w:tcBorders>
              <w:top w:val="nil"/>
              <w:left w:val="nil"/>
              <w:bottom w:val="nil"/>
              <w:right w:val="nil"/>
            </w:tcBorders>
            <w:shd w:val="clear" w:color="auto" w:fill="auto"/>
            <w:noWrap/>
            <w:vAlign w:val="bottom"/>
            <w:hideMark/>
          </w:tcPr>
          <w:p w14:paraId="534BA8E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1</w:t>
            </w:r>
          </w:p>
        </w:tc>
        <w:tc>
          <w:tcPr>
            <w:tcW w:w="784" w:type="dxa"/>
            <w:gridSpan w:val="2"/>
            <w:tcBorders>
              <w:top w:val="nil"/>
              <w:left w:val="nil"/>
              <w:bottom w:val="nil"/>
              <w:right w:val="nil"/>
            </w:tcBorders>
            <w:shd w:val="clear" w:color="auto" w:fill="auto"/>
            <w:noWrap/>
            <w:vAlign w:val="bottom"/>
            <w:hideMark/>
          </w:tcPr>
          <w:p w14:paraId="189B34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538292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905D7FC"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3F556E9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B812C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wanChan</w:t>
            </w:r>
          </w:p>
        </w:tc>
        <w:tc>
          <w:tcPr>
            <w:tcW w:w="1676" w:type="dxa"/>
            <w:gridSpan w:val="2"/>
            <w:tcBorders>
              <w:top w:val="nil"/>
              <w:left w:val="nil"/>
              <w:bottom w:val="single" w:sz="4" w:space="0" w:color="auto"/>
              <w:right w:val="nil"/>
            </w:tcBorders>
            <w:shd w:val="clear" w:color="auto" w:fill="auto"/>
            <w:noWrap/>
            <w:vAlign w:val="bottom"/>
            <w:hideMark/>
          </w:tcPr>
          <w:p w14:paraId="358B0A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3223C6F6"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single" w:sz="4" w:space="0" w:color="auto"/>
              <w:right w:val="nil"/>
            </w:tcBorders>
            <w:shd w:val="clear" w:color="auto" w:fill="auto"/>
            <w:noWrap/>
            <w:vAlign w:val="bottom"/>
            <w:hideMark/>
          </w:tcPr>
          <w:p w14:paraId="2194AA9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55</w:t>
            </w:r>
          </w:p>
        </w:tc>
        <w:tc>
          <w:tcPr>
            <w:tcW w:w="807" w:type="dxa"/>
            <w:gridSpan w:val="2"/>
            <w:tcBorders>
              <w:top w:val="nil"/>
              <w:left w:val="nil"/>
              <w:bottom w:val="single" w:sz="4" w:space="0" w:color="auto"/>
              <w:right w:val="nil"/>
            </w:tcBorders>
            <w:shd w:val="clear" w:color="auto" w:fill="auto"/>
            <w:noWrap/>
            <w:vAlign w:val="bottom"/>
            <w:hideMark/>
          </w:tcPr>
          <w:p w14:paraId="5F61AA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40DB2C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83</w:t>
            </w:r>
          </w:p>
        </w:tc>
        <w:tc>
          <w:tcPr>
            <w:tcW w:w="774" w:type="dxa"/>
            <w:tcBorders>
              <w:top w:val="nil"/>
              <w:left w:val="nil"/>
              <w:bottom w:val="single" w:sz="4" w:space="0" w:color="auto"/>
              <w:right w:val="nil"/>
            </w:tcBorders>
            <w:shd w:val="clear" w:color="auto" w:fill="auto"/>
            <w:noWrap/>
            <w:vAlign w:val="bottom"/>
            <w:hideMark/>
          </w:tcPr>
          <w:p w14:paraId="334B6C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60</w:t>
            </w:r>
          </w:p>
        </w:tc>
        <w:tc>
          <w:tcPr>
            <w:tcW w:w="1207" w:type="dxa"/>
            <w:gridSpan w:val="2"/>
            <w:tcBorders>
              <w:top w:val="nil"/>
              <w:left w:val="single" w:sz="4" w:space="0" w:color="auto"/>
              <w:bottom w:val="nil"/>
              <w:right w:val="nil"/>
            </w:tcBorders>
            <w:shd w:val="clear" w:color="auto" w:fill="auto"/>
            <w:noWrap/>
            <w:vAlign w:val="bottom"/>
            <w:hideMark/>
          </w:tcPr>
          <w:p w14:paraId="6F84148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30</w:t>
            </w:r>
          </w:p>
        </w:tc>
        <w:tc>
          <w:tcPr>
            <w:tcW w:w="692" w:type="dxa"/>
            <w:gridSpan w:val="2"/>
            <w:tcBorders>
              <w:top w:val="nil"/>
              <w:left w:val="nil"/>
              <w:bottom w:val="nil"/>
              <w:right w:val="nil"/>
            </w:tcBorders>
            <w:shd w:val="clear" w:color="auto" w:fill="auto"/>
            <w:noWrap/>
            <w:vAlign w:val="bottom"/>
            <w:hideMark/>
          </w:tcPr>
          <w:p w14:paraId="3914A4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84" w:type="dxa"/>
            <w:gridSpan w:val="2"/>
            <w:tcBorders>
              <w:top w:val="nil"/>
              <w:left w:val="nil"/>
              <w:bottom w:val="single" w:sz="4" w:space="0" w:color="auto"/>
              <w:right w:val="nil"/>
            </w:tcBorders>
            <w:shd w:val="clear" w:color="auto" w:fill="auto"/>
            <w:noWrap/>
            <w:vAlign w:val="bottom"/>
            <w:hideMark/>
          </w:tcPr>
          <w:p w14:paraId="67F145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2E0B77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E8FF8D6"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03B9A3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JASCO/Malahat</w:t>
            </w:r>
          </w:p>
        </w:tc>
        <w:tc>
          <w:tcPr>
            <w:tcW w:w="1641" w:type="dxa"/>
            <w:tcBorders>
              <w:top w:val="nil"/>
              <w:left w:val="nil"/>
              <w:bottom w:val="nil"/>
              <w:right w:val="nil"/>
            </w:tcBorders>
            <w:shd w:val="clear" w:color="auto" w:fill="auto"/>
            <w:noWrap/>
            <w:vAlign w:val="bottom"/>
            <w:hideMark/>
          </w:tcPr>
          <w:p w14:paraId="499713C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3 </w:t>
            </w:r>
          </w:p>
        </w:tc>
        <w:tc>
          <w:tcPr>
            <w:tcW w:w="1676" w:type="dxa"/>
            <w:gridSpan w:val="2"/>
            <w:tcBorders>
              <w:top w:val="nil"/>
              <w:left w:val="nil"/>
              <w:bottom w:val="nil"/>
              <w:right w:val="nil"/>
            </w:tcBorders>
            <w:shd w:val="clear" w:color="auto" w:fill="auto"/>
            <w:noWrap/>
            <w:vAlign w:val="bottom"/>
            <w:hideMark/>
          </w:tcPr>
          <w:p w14:paraId="43DDB7AB" w14:textId="3948DC62"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2BDBEBD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2EF2A2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446</w:t>
            </w:r>
          </w:p>
        </w:tc>
        <w:tc>
          <w:tcPr>
            <w:tcW w:w="807" w:type="dxa"/>
            <w:gridSpan w:val="2"/>
            <w:tcBorders>
              <w:top w:val="nil"/>
              <w:left w:val="nil"/>
              <w:bottom w:val="nil"/>
              <w:right w:val="nil"/>
            </w:tcBorders>
            <w:shd w:val="clear" w:color="auto" w:fill="auto"/>
            <w:noWrap/>
            <w:vAlign w:val="bottom"/>
            <w:hideMark/>
          </w:tcPr>
          <w:p w14:paraId="2D5D095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92" w:type="dxa"/>
            <w:gridSpan w:val="2"/>
            <w:tcBorders>
              <w:top w:val="nil"/>
              <w:left w:val="nil"/>
              <w:bottom w:val="nil"/>
              <w:right w:val="nil"/>
            </w:tcBorders>
            <w:shd w:val="clear" w:color="auto" w:fill="auto"/>
            <w:noWrap/>
            <w:vAlign w:val="bottom"/>
            <w:hideMark/>
          </w:tcPr>
          <w:p w14:paraId="653CFB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52</w:t>
            </w:r>
          </w:p>
        </w:tc>
        <w:tc>
          <w:tcPr>
            <w:tcW w:w="774" w:type="dxa"/>
            <w:tcBorders>
              <w:top w:val="nil"/>
              <w:left w:val="nil"/>
              <w:bottom w:val="nil"/>
              <w:right w:val="nil"/>
            </w:tcBorders>
            <w:shd w:val="clear" w:color="auto" w:fill="auto"/>
            <w:noWrap/>
            <w:vAlign w:val="bottom"/>
            <w:hideMark/>
          </w:tcPr>
          <w:p w14:paraId="6F8FA28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w:t>
            </w:r>
          </w:p>
        </w:tc>
        <w:tc>
          <w:tcPr>
            <w:tcW w:w="1207" w:type="dxa"/>
            <w:gridSpan w:val="2"/>
            <w:tcBorders>
              <w:top w:val="single" w:sz="4" w:space="0" w:color="auto"/>
              <w:left w:val="single" w:sz="4" w:space="0" w:color="auto"/>
              <w:bottom w:val="nil"/>
              <w:right w:val="nil"/>
            </w:tcBorders>
            <w:shd w:val="clear" w:color="auto" w:fill="auto"/>
            <w:noWrap/>
            <w:vAlign w:val="bottom"/>
            <w:hideMark/>
          </w:tcPr>
          <w:p w14:paraId="745A822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74</w:t>
            </w:r>
          </w:p>
        </w:tc>
        <w:tc>
          <w:tcPr>
            <w:tcW w:w="692" w:type="dxa"/>
            <w:gridSpan w:val="2"/>
            <w:tcBorders>
              <w:top w:val="single" w:sz="4" w:space="0" w:color="auto"/>
              <w:left w:val="nil"/>
              <w:bottom w:val="nil"/>
              <w:right w:val="nil"/>
            </w:tcBorders>
            <w:shd w:val="clear" w:color="auto" w:fill="auto"/>
            <w:noWrap/>
            <w:vAlign w:val="bottom"/>
            <w:hideMark/>
          </w:tcPr>
          <w:p w14:paraId="4F4041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7</w:t>
            </w:r>
          </w:p>
        </w:tc>
        <w:tc>
          <w:tcPr>
            <w:tcW w:w="784" w:type="dxa"/>
            <w:gridSpan w:val="2"/>
            <w:tcBorders>
              <w:top w:val="nil"/>
              <w:left w:val="nil"/>
              <w:bottom w:val="nil"/>
              <w:right w:val="nil"/>
            </w:tcBorders>
            <w:shd w:val="clear" w:color="auto" w:fill="auto"/>
            <w:noWrap/>
            <w:vAlign w:val="bottom"/>
            <w:hideMark/>
          </w:tcPr>
          <w:p w14:paraId="6F1AC7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152BFA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5E2F17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449EB01"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2C967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4 </w:t>
            </w:r>
          </w:p>
        </w:tc>
        <w:tc>
          <w:tcPr>
            <w:tcW w:w="1676" w:type="dxa"/>
            <w:gridSpan w:val="2"/>
            <w:tcBorders>
              <w:top w:val="nil"/>
              <w:left w:val="nil"/>
              <w:bottom w:val="nil"/>
              <w:right w:val="nil"/>
            </w:tcBorders>
            <w:shd w:val="clear" w:color="auto" w:fill="auto"/>
            <w:noWrap/>
            <w:vAlign w:val="bottom"/>
            <w:hideMark/>
          </w:tcPr>
          <w:p w14:paraId="6389B1B9" w14:textId="3B3B65D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473F30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5F3E3D4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788</w:t>
            </w:r>
          </w:p>
        </w:tc>
        <w:tc>
          <w:tcPr>
            <w:tcW w:w="807" w:type="dxa"/>
            <w:gridSpan w:val="2"/>
            <w:tcBorders>
              <w:top w:val="nil"/>
              <w:left w:val="nil"/>
              <w:bottom w:val="nil"/>
              <w:right w:val="nil"/>
            </w:tcBorders>
            <w:shd w:val="clear" w:color="auto" w:fill="auto"/>
            <w:noWrap/>
            <w:vAlign w:val="bottom"/>
            <w:hideMark/>
          </w:tcPr>
          <w:p w14:paraId="71C2F8A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FC93F2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7</w:t>
            </w:r>
          </w:p>
        </w:tc>
        <w:tc>
          <w:tcPr>
            <w:tcW w:w="774" w:type="dxa"/>
            <w:tcBorders>
              <w:top w:val="nil"/>
              <w:left w:val="nil"/>
              <w:bottom w:val="nil"/>
              <w:right w:val="nil"/>
            </w:tcBorders>
            <w:shd w:val="clear" w:color="auto" w:fill="auto"/>
            <w:noWrap/>
            <w:vAlign w:val="bottom"/>
            <w:hideMark/>
          </w:tcPr>
          <w:p w14:paraId="4687E4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31</w:t>
            </w:r>
          </w:p>
        </w:tc>
        <w:tc>
          <w:tcPr>
            <w:tcW w:w="1207" w:type="dxa"/>
            <w:gridSpan w:val="2"/>
            <w:tcBorders>
              <w:top w:val="nil"/>
              <w:left w:val="single" w:sz="4" w:space="0" w:color="auto"/>
              <w:bottom w:val="nil"/>
              <w:right w:val="nil"/>
            </w:tcBorders>
            <w:shd w:val="clear" w:color="auto" w:fill="auto"/>
            <w:noWrap/>
            <w:vAlign w:val="bottom"/>
            <w:hideMark/>
          </w:tcPr>
          <w:p w14:paraId="66662F5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647</w:t>
            </w:r>
          </w:p>
        </w:tc>
        <w:tc>
          <w:tcPr>
            <w:tcW w:w="692" w:type="dxa"/>
            <w:gridSpan w:val="2"/>
            <w:tcBorders>
              <w:top w:val="nil"/>
              <w:left w:val="nil"/>
              <w:bottom w:val="nil"/>
              <w:right w:val="nil"/>
            </w:tcBorders>
            <w:shd w:val="clear" w:color="auto" w:fill="auto"/>
            <w:noWrap/>
            <w:vAlign w:val="bottom"/>
            <w:hideMark/>
          </w:tcPr>
          <w:p w14:paraId="7931FA6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8</w:t>
            </w:r>
          </w:p>
        </w:tc>
        <w:tc>
          <w:tcPr>
            <w:tcW w:w="784" w:type="dxa"/>
            <w:gridSpan w:val="2"/>
            <w:tcBorders>
              <w:top w:val="nil"/>
              <w:left w:val="nil"/>
              <w:bottom w:val="nil"/>
              <w:right w:val="nil"/>
            </w:tcBorders>
            <w:shd w:val="clear" w:color="auto" w:fill="auto"/>
            <w:noWrap/>
            <w:vAlign w:val="bottom"/>
            <w:hideMark/>
          </w:tcPr>
          <w:p w14:paraId="0D5F78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290BE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AC2F56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E561E4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18D343A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5</w:t>
            </w:r>
          </w:p>
        </w:tc>
        <w:tc>
          <w:tcPr>
            <w:tcW w:w="1676" w:type="dxa"/>
            <w:gridSpan w:val="2"/>
            <w:tcBorders>
              <w:top w:val="nil"/>
              <w:left w:val="nil"/>
              <w:bottom w:val="nil"/>
              <w:right w:val="nil"/>
            </w:tcBorders>
            <w:shd w:val="clear" w:color="auto" w:fill="auto"/>
            <w:noWrap/>
            <w:vAlign w:val="bottom"/>
            <w:hideMark/>
          </w:tcPr>
          <w:p w14:paraId="7BD86085" w14:textId="70BF5C9F"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6FBC74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7417C2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039</w:t>
            </w:r>
          </w:p>
        </w:tc>
        <w:tc>
          <w:tcPr>
            <w:tcW w:w="807" w:type="dxa"/>
            <w:gridSpan w:val="2"/>
            <w:tcBorders>
              <w:top w:val="nil"/>
              <w:left w:val="nil"/>
              <w:bottom w:val="nil"/>
              <w:right w:val="nil"/>
            </w:tcBorders>
            <w:shd w:val="clear" w:color="auto" w:fill="auto"/>
            <w:noWrap/>
            <w:vAlign w:val="bottom"/>
            <w:hideMark/>
          </w:tcPr>
          <w:p w14:paraId="4E9484A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32B19C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11</w:t>
            </w:r>
          </w:p>
        </w:tc>
        <w:tc>
          <w:tcPr>
            <w:tcW w:w="774" w:type="dxa"/>
            <w:tcBorders>
              <w:top w:val="nil"/>
              <w:left w:val="nil"/>
              <w:bottom w:val="nil"/>
              <w:right w:val="nil"/>
            </w:tcBorders>
            <w:shd w:val="clear" w:color="auto" w:fill="auto"/>
            <w:noWrap/>
            <w:vAlign w:val="bottom"/>
            <w:hideMark/>
          </w:tcPr>
          <w:p w14:paraId="62CC31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84</w:t>
            </w:r>
          </w:p>
        </w:tc>
        <w:tc>
          <w:tcPr>
            <w:tcW w:w="1207" w:type="dxa"/>
            <w:gridSpan w:val="2"/>
            <w:tcBorders>
              <w:top w:val="nil"/>
              <w:left w:val="single" w:sz="4" w:space="0" w:color="auto"/>
              <w:bottom w:val="nil"/>
              <w:right w:val="nil"/>
            </w:tcBorders>
            <w:shd w:val="clear" w:color="auto" w:fill="auto"/>
            <w:noWrap/>
            <w:vAlign w:val="bottom"/>
            <w:hideMark/>
          </w:tcPr>
          <w:p w14:paraId="4E98FA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5</w:t>
            </w:r>
          </w:p>
        </w:tc>
        <w:tc>
          <w:tcPr>
            <w:tcW w:w="692" w:type="dxa"/>
            <w:gridSpan w:val="2"/>
            <w:tcBorders>
              <w:top w:val="nil"/>
              <w:left w:val="nil"/>
              <w:bottom w:val="nil"/>
              <w:right w:val="nil"/>
            </w:tcBorders>
            <w:shd w:val="clear" w:color="auto" w:fill="auto"/>
            <w:noWrap/>
            <w:vAlign w:val="bottom"/>
            <w:hideMark/>
          </w:tcPr>
          <w:p w14:paraId="5DD79A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94</w:t>
            </w:r>
          </w:p>
        </w:tc>
        <w:tc>
          <w:tcPr>
            <w:tcW w:w="784" w:type="dxa"/>
            <w:gridSpan w:val="2"/>
            <w:tcBorders>
              <w:top w:val="nil"/>
              <w:left w:val="nil"/>
              <w:bottom w:val="nil"/>
              <w:right w:val="nil"/>
            </w:tcBorders>
            <w:shd w:val="clear" w:color="auto" w:fill="auto"/>
            <w:noWrap/>
            <w:vAlign w:val="bottom"/>
            <w:hideMark/>
          </w:tcPr>
          <w:p w14:paraId="334DD2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B9DAB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D5E140B"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244D779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AF1A96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6</w:t>
            </w:r>
          </w:p>
        </w:tc>
        <w:tc>
          <w:tcPr>
            <w:tcW w:w="1676" w:type="dxa"/>
            <w:gridSpan w:val="2"/>
            <w:tcBorders>
              <w:top w:val="nil"/>
              <w:left w:val="nil"/>
              <w:bottom w:val="nil"/>
              <w:right w:val="nil"/>
            </w:tcBorders>
            <w:shd w:val="clear" w:color="auto" w:fill="auto"/>
            <w:noWrap/>
            <w:vAlign w:val="bottom"/>
            <w:hideMark/>
          </w:tcPr>
          <w:p w14:paraId="33FCD48C" w14:textId="78512656"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0572C99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single" w:sz="4" w:space="0" w:color="auto"/>
              <w:right w:val="nil"/>
            </w:tcBorders>
            <w:shd w:val="clear" w:color="auto" w:fill="auto"/>
            <w:noWrap/>
            <w:vAlign w:val="bottom"/>
            <w:hideMark/>
          </w:tcPr>
          <w:p w14:paraId="1FAB76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33</w:t>
            </w:r>
          </w:p>
        </w:tc>
        <w:tc>
          <w:tcPr>
            <w:tcW w:w="807" w:type="dxa"/>
            <w:gridSpan w:val="2"/>
            <w:tcBorders>
              <w:top w:val="nil"/>
              <w:left w:val="nil"/>
              <w:bottom w:val="single" w:sz="4" w:space="0" w:color="auto"/>
              <w:right w:val="nil"/>
            </w:tcBorders>
            <w:shd w:val="clear" w:color="auto" w:fill="auto"/>
            <w:noWrap/>
            <w:vAlign w:val="bottom"/>
            <w:hideMark/>
          </w:tcPr>
          <w:p w14:paraId="0FFA4A8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100906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7</w:t>
            </w:r>
          </w:p>
        </w:tc>
        <w:tc>
          <w:tcPr>
            <w:tcW w:w="774" w:type="dxa"/>
            <w:tcBorders>
              <w:top w:val="nil"/>
              <w:left w:val="nil"/>
              <w:bottom w:val="single" w:sz="4" w:space="0" w:color="auto"/>
              <w:right w:val="nil"/>
            </w:tcBorders>
            <w:shd w:val="clear" w:color="auto" w:fill="auto"/>
            <w:noWrap/>
            <w:vAlign w:val="bottom"/>
            <w:hideMark/>
          </w:tcPr>
          <w:p w14:paraId="453D4D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BCB3B9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9</w:t>
            </w:r>
          </w:p>
        </w:tc>
        <w:tc>
          <w:tcPr>
            <w:tcW w:w="692" w:type="dxa"/>
            <w:gridSpan w:val="2"/>
            <w:tcBorders>
              <w:top w:val="nil"/>
              <w:left w:val="nil"/>
              <w:bottom w:val="nil"/>
              <w:right w:val="nil"/>
            </w:tcBorders>
            <w:shd w:val="clear" w:color="auto" w:fill="auto"/>
            <w:noWrap/>
            <w:vAlign w:val="bottom"/>
            <w:hideMark/>
          </w:tcPr>
          <w:p w14:paraId="1EBB028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42</w:t>
            </w:r>
          </w:p>
        </w:tc>
        <w:tc>
          <w:tcPr>
            <w:tcW w:w="784" w:type="dxa"/>
            <w:gridSpan w:val="2"/>
            <w:tcBorders>
              <w:top w:val="nil"/>
              <w:left w:val="nil"/>
              <w:bottom w:val="single" w:sz="4" w:space="0" w:color="auto"/>
              <w:right w:val="nil"/>
            </w:tcBorders>
            <w:shd w:val="clear" w:color="auto" w:fill="auto"/>
            <w:noWrap/>
            <w:vAlign w:val="bottom"/>
            <w:hideMark/>
          </w:tcPr>
          <w:p w14:paraId="075CBE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0C09C1D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2DABE94"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D33DA0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IMRES</w:t>
            </w:r>
          </w:p>
        </w:tc>
        <w:tc>
          <w:tcPr>
            <w:tcW w:w="1641" w:type="dxa"/>
            <w:tcBorders>
              <w:top w:val="nil"/>
              <w:left w:val="nil"/>
              <w:bottom w:val="single" w:sz="4" w:space="0" w:color="auto"/>
              <w:right w:val="nil"/>
            </w:tcBorders>
            <w:shd w:val="clear" w:color="auto" w:fill="auto"/>
            <w:noWrap/>
            <w:vAlign w:val="bottom"/>
            <w:hideMark/>
          </w:tcPr>
          <w:p w14:paraId="593F943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Tekteksen</w:t>
            </w:r>
          </w:p>
        </w:tc>
        <w:tc>
          <w:tcPr>
            <w:tcW w:w="16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259D6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nil"/>
              <w:bottom w:val="single" w:sz="4" w:space="0" w:color="auto"/>
              <w:right w:val="single" w:sz="4" w:space="0" w:color="auto"/>
            </w:tcBorders>
            <w:shd w:val="clear" w:color="auto" w:fill="auto"/>
            <w:noWrap/>
            <w:vAlign w:val="bottom"/>
            <w:hideMark/>
          </w:tcPr>
          <w:p w14:paraId="791464B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single" w:sz="4" w:space="0" w:color="auto"/>
              <w:right w:val="nil"/>
            </w:tcBorders>
            <w:shd w:val="clear" w:color="auto" w:fill="auto"/>
            <w:vAlign w:val="bottom"/>
            <w:hideMark/>
          </w:tcPr>
          <w:p w14:paraId="1E679FE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78</w:t>
            </w:r>
          </w:p>
        </w:tc>
        <w:tc>
          <w:tcPr>
            <w:tcW w:w="807" w:type="dxa"/>
            <w:gridSpan w:val="2"/>
            <w:tcBorders>
              <w:top w:val="nil"/>
              <w:left w:val="nil"/>
              <w:bottom w:val="single" w:sz="4" w:space="0" w:color="auto"/>
              <w:right w:val="nil"/>
            </w:tcBorders>
            <w:shd w:val="clear" w:color="auto" w:fill="auto"/>
            <w:vAlign w:val="bottom"/>
            <w:hideMark/>
          </w:tcPr>
          <w:p w14:paraId="086E7DB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w:t>
            </w:r>
          </w:p>
        </w:tc>
        <w:tc>
          <w:tcPr>
            <w:tcW w:w="792" w:type="dxa"/>
            <w:gridSpan w:val="2"/>
            <w:tcBorders>
              <w:top w:val="nil"/>
              <w:left w:val="nil"/>
              <w:bottom w:val="single" w:sz="4" w:space="0" w:color="auto"/>
              <w:right w:val="nil"/>
            </w:tcBorders>
            <w:shd w:val="clear" w:color="auto" w:fill="auto"/>
            <w:vAlign w:val="bottom"/>
            <w:hideMark/>
          </w:tcPr>
          <w:p w14:paraId="11DAC28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single" w:sz="4" w:space="0" w:color="auto"/>
              <w:right w:val="nil"/>
            </w:tcBorders>
            <w:shd w:val="clear" w:color="auto" w:fill="auto"/>
            <w:vAlign w:val="bottom"/>
            <w:hideMark/>
          </w:tcPr>
          <w:p w14:paraId="1065B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28A206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418</w:t>
            </w:r>
          </w:p>
        </w:tc>
        <w:tc>
          <w:tcPr>
            <w:tcW w:w="692" w:type="dxa"/>
            <w:gridSpan w:val="2"/>
            <w:tcBorders>
              <w:top w:val="single" w:sz="4" w:space="0" w:color="auto"/>
              <w:left w:val="nil"/>
              <w:bottom w:val="single" w:sz="4" w:space="0" w:color="auto"/>
              <w:right w:val="nil"/>
            </w:tcBorders>
            <w:shd w:val="clear" w:color="auto" w:fill="auto"/>
            <w:vAlign w:val="bottom"/>
            <w:hideMark/>
          </w:tcPr>
          <w:p w14:paraId="6AE670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single" w:sz="4" w:space="0" w:color="auto"/>
              <w:right w:val="nil"/>
            </w:tcBorders>
            <w:shd w:val="clear" w:color="auto" w:fill="auto"/>
            <w:vAlign w:val="bottom"/>
            <w:hideMark/>
          </w:tcPr>
          <w:p w14:paraId="258878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vAlign w:val="bottom"/>
            <w:hideMark/>
          </w:tcPr>
          <w:p w14:paraId="7F956F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bl>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5852DC5B" w14:textId="77777777" w:rsidR="0088680E" w:rsidRPr="0088680E" w:rsidRDefault="0061294A" w:rsidP="0088680E">
      <w:pPr>
        <w:pStyle w:val="Bibliography"/>
        <w:rPr>
          <w:rFonts w:ascii="Calibri" w:hAnsi="Calibri" w:cs="Calibri"/>
        </w:rPr>
      </w:pPr>
      <w:r>
        <w:fldChar w:fldCharType="begin"/>
      </w:r>
      <w:r>
        <w:instrText xml:space="preserve"> ADDIN ZOTERO_BIBL {"uncited":[],"omitted":[],"custom":[]} CSL_BIBLIOGRAPHY </w:instrText>
      </w:r>
      <w:r>
        <w:fldChar w:fldCharType="separate"/>
      </w:r>
      <w:r w:rsidR="0088680E" w:rsidRPr="0088680E">
        <w:rPr>
          <w:rFonts w:ascii="Calibri" w:hAnsi="Calibri" w:cs="Calibri"/>
        </w:rPr>
        <w:t xml:space="preserve">Baird, R. W., &amp; Stacey, P. J. (1988). Variation in saddle patch pigmentation in populations of killer whales (Orcinus orca) from British Columbia, Alaska, and Washington State. </w:t>
      </w:r>
      <w:r w:rsidR="0088680E" w:rsidRPr="0088680E">
        <w:rPr>
          <w:rFonts w:ascii="Calibri" w:hAnsi="Calibri" w:cs="Calibri"/>
          <w:i/>
          <w:iCs/>
        </w:rPr>
        <w:t>Canadian Journal of Zoology</w:t>
      </w:r>
      <w:r w:rsidR="0088680E" w:rsidRPr="0088680E">
        <w:rPr>
          <w:rFonts w:ascii="Calibri" w:hAnsi="Calibri" w:cs="Calibri"/>
        </w:rPr>
        <w:t xml:space="preserve">, </w:t>
      </w:r>
      <w:r w:rsidR="0088680E" w:rsidRPr="0088680E">
        <w:rPr>
          <w:rFonts w:ascii="Calibri" w:hAnsi="Calibri" w:cs="Calibri"/>
          <w:i/>
          <w:iCs/>
        </w:rPr>
        <w:t>66</w:t>
      </w:r>
      <w:r w:rsidR="0088680E" w:rsidRPr="0088680E">
        <w:rPr>
          <w:rFonts w:ascii="Calibri" w:hAnsi="Calibri" w:cs="Calibri"/>
        </w:rPr>
        <w:t>(11), 2582–2585. https://doi.org/10.1139/z88-380</w:t>
      </w:r>
    </w:p>
    <w:p w14:paraId="7DDC7901" w14:textId="77777777" w:rsidR="0088680E" w:rsidRPr="0088680E" w:rsidRDefault="0088680E" w:rsidP="0088680E">
      <w:pPr>
        <w:pStyle w:val="Bibliography"/>
        <w:rPr>
          <w:rFonts w:ascii="Calibri" w:hAnsi="Calibri" w:cs="Calibri"/>
        </w:rPr>
      </w:pPr>
      <w:r w:rsidRPr="0088680E">
        <w:rPr>
          <w:rFonts w:ascii="Calibri" w:hAnsi="Calibri" w:cs="Calibri"/>
        </w:rPr>
        <w:t xml:space="preserve">Balcomb III, K. C., &amp; Bigg, M. A. (1986). Population biology of the three resident killer whale pods in Puget Sound and off southern Vancouver Island. </w:t>
      </w:r>
      <w:r w:rsidRPr="0088680E">
        <w:rPr>
          <w:rFonts w:ascii="Calibri" w:hAnsi="Calibri" w:cs="Calibri"/>
          <w:i/>
          <w:iCs/>
        </w:rPr>
        <w:t>Behavioral Biology of Killer Whales. Alan R. Liss, New York, New York</w:t>
      </w:r>
      <w:r w:rsidRPr="0088680E">
        <w:rPr>
          <w:rFonts w:ascii="Calibri" w:hAnsi="Calibri" w:cs="Calibri"/>
        </w:rPr>
        <w:t>, 85–95.</w:t>
      </w:r>
    </w:p>
    <w:p w14:paraId="0E1B156D" w14:textId="77777777" w:rsidR="0088680E" w:rsidRPr="0088680E" w:rsidRDefault="0088680E" w:rsidP="0088680E">
      <w:pPr>
        <w:pStyle w:val="Bibliography"/>
        <w:rPr>
          <w:rFonts w:ascii="Calibri" w:hAnsi="Calibri" w:cs="Calibri"/>
        </w:rPr>
      </w:pPr>
      <w:r w:rsidRPr="0088680E">
        <w:rPr>
          <w:rFonts w:ascii="Calibri" w:hAnsi="Calibri" w:cs="Calibri"/>
        </w:rPr>
        <w:t xml:space="preserve">Biffard, B., Morgan, M., Muzi, L., Dakin, T., &amp; Buren, P. V. (2022). An Integrated Hydrophone Calibration System for Ocean Observing: ONC HydroCal. </w:t>
      </w:r>
      <w:r w:rsidRPr="0088680E">
        <w:rPr>
          <w:rFonts w:ascii="Calibri" w:hAnsi="Calibri" w:cs="Calibri"/>
          <w:i/>
          <w:iCs/>
        </w:rPr>
        <w:t>OCEANS 2022, Hampton Roads</w:t>
      </w:r>
      <w:r w:rsidRPr="0088680E">
        <w:rPr>
          <w:rFonts w:ascii="Calibri" w:hAnsi="Calibri" w:cs="Calibri"/>
        </w:rPr>
        <w:t>, 1–5. https://doi.org/10.1109/OCEANS47191.2022.9976955</w:t>
      </w:r>
    </w:p>
    <w:p w14:paraId="4011A607" w14:textId="77777777" w:rsidR="0088680E" w:rsidRPr="0088680E" w:rsidRDefault="0088680E" w:rsidP="0088680E">
      <w:pPr>
        <w:pStyle w:val="Bibliography"/>
        <w:rPr>
          <w:rFonts w:ascii="Calibri" w:hAnsi="Calibri" w:cs="Calibri"/>
        </w:rPr>
      </w:pPr>
      <w:r w:rsidRPr="0088680E">
        <w:rPr>
          <w:rFonts w:ascii="Calibri" w:hAnsi="Calibri" w:cs="Calibri"/>
        </w:rPr>
        <w:t xml:space="preserve">Ford, J. K. (1987). </w:t>
      </w:r>
      <w:r w:rsidRPr="0088680E">
        <w:rPr>
          <w:rFonts w:ascii="Calibri" w:hAnsi="Calibri" w:cs="Calibri"/>
          <w:i/>
          <w:iCs/>
        </w:rPr>
        <w:t>A catalogue of underwater calls produced by killer whales (Orcinus orca) in British Columbia</w:t>
      </w:r>
      <w:r w:rsidRPr="0088680E">
        <w:rPr>
          <w:rFonts w:ascii="Calibri" w:hAnsi="Calibri" w:cs="Calibri"/>
        </w:rPr>
        <w:t xml:space="preserve"> (Canadian Data Report of Fisheries and Aquatic Sciences 633; p. 165). Department of Fisheries and Oceans,. https://www.researchgate.net/publication/285709635_A_catalogue_of_underwater_calls_produced_by_killer_whales_Orcinus_orca_in_British_Columbia</w:t>
      </w:r>
    </w:p>
    <w:p w14:paraId="001B3390" w14:textId="77777777" w:rsidR="0088680E" w:rsidRPr="0088680E" w:rsidRDefault="0088680E" w:rsidP="0088680E">
      <w:pPr>
        <w:pStyle w:val="Bibliography"/>
        <w:rPr>
          <w:rFonts w:ascii="Calibri" w:hAnsi="Calibri" w:cs="Calibri"/>
        </w:rPr>
      </w:pPr>
      <w:r w:rsidRPr="0088680E">
        <w:rPr>
          <w:rFonts w:ascii="Calibri" w:hAnsi="Calibri" w:cs="Calibri"/>
        </w:rPr>
        <w:t xml:space="preserve">Ford, J. K., Ellis, G. M., Barrett-Lennard, L. G., Morton, A. B., Palm, R. S., &amp; Balcomb III, K. C. (1998). Dietary specialization in two sympatric populations of killer whales (Orcinus orca) in coastal British Columbia and adjacent waters. </w:t>
      </w:r>
      <w:r w:rsidRPr="0088680E">
        <w:rPr>
          <w:rFonts w:ascii="Calibri" w:hAnsi="Calibri" w:cs="Calibri"/>
          <w:i/>
          <w:iCs/>
        </w:rPr>
        <w:t>Canadian Journal of Zoology</w:t>
      </w:r>
      <w:r w:rsidRPr="0088680E">
        <w:rPr>
          <w:rFonts w:ascii="Calibri" w:hAnsi="Calibri" w:cs="Calibri"/>
        </w:rPr>
        <w:t xml:space="preserve">, </w:t>
      </w:r>
      <w:r w:rsidRPr="0088680E">
        <w:rPr>
          <w:rFonts w:ascii="Calibri" w:hAnsi="Calibri" w:cs="Calibri"/>
          <w:i/>
          <w:iCs/>
        </w:rPr>
        <w:t>76</w:t>
      </w:r>
      <w:r w:rsidRPr="0088680E">
        <w:rPr>
          <w:rFonts w:ascii="Calibri" w:hAnsi="Calibri" w:cs="Calibri"/>
        </w:rPr>
        <w:t>(8), 1456–1471. https://doi.org/10.1139/z98-089</w:t>
      </w:r>
    </w:p>
    <w:p w14:paraId="2E95C6B3" w14:textId="77777777" w:rsidR="0088680E" w:rsidRPr="0088680E" w:rsidRDefault="0088680E" w:rsidP="0088680E">
      <w:pPr>
        <w:pStyle w:val="Bibliography"/>
        <w:rPr>
          <w:rFonts w:ascii="Calibri" w:hAnsi="Calibri" w:cs="Calibri"/>
        </w:rPr>
      </w:pPr>
      <w:r w:rsidRPr="0088680E">
        <w:rPr>
          <w:rFonts w:ascii="Calibri" w:hAnsi="Calibri" w:cs="Calibri"/>
        </w:rPr>
        <w:t xml:space="preserve">Gillespie, D., Caillat, M., Gordon, J., &amp; White, P. (2013). Automatic detection and classification of odontocete whistlesa). </w:t>
      </w:r>
      <w:r w:rsidRPr="0088680E">
        <w:rPr>
          <w:rFonts w:ascii="Calibri" w:hAnsi="Calibri" w:cs="Calibri"/>
          <w:i/>
          <w:iCs/>
        </w:rPr>
        <w:t>The Journal of the Acoustical Society of America</w:t>
      </w:r>
      <w:r w:rsidRPr="0088680E">
        <w:rPr>
          <w:rFonts w:ascii="Calibri" w:hAnsi="Calibri" w:cs="Calibri"/>
        </w:rPr>
        <w:t xml:space="preserve">, </w:t>
      </w:r>
      <w:r w:rsidRPr="0088680E">
        <w:rPr>
          <w:rFonts w:ascii="Calibri" w:hAnsi="Calibri" w:cs="Calibri"/>
          <w:i/>
          <w:iCs/>
        </w:rPr>
        <w:t>134</w:t>
      </w:r>
      <w:r w:rsidRPr="0088680E">
        <w:rPr>
          <w:rFonts w:ascii="Calibri" w:hAnsi="Calibri" w:cs="Calibri"/>
        </w:rPr>
        <w:t>(3), 2427–2437. https://doi.org/10.1121/1.4816555</w:t>
      </w:r>
    </w:p>
    <w:p w14:paraId="42F47B06" w14:textId="77777777" w:rsidR="0088680E" w:rsidRPr="0088680E" w:rsidRDefault="0088680E" w:rsidP="0088680E">
      <w:pPr>
        <w:pStyle w:val="Bibliography"/>
        <w:rPr>
          <w:rFonts w:ascii="Calibri" w:hAnsi="Calibri" w:cs="Calibri"/>
        </w:rPr>
      </w:pPr>
      <w:r w:rsidRPr="0088680E">
        <w:rPr>
          <w:rFonts w:ascii="Calibri" w:hAnsi="Calibri" w:cs="Calibri"/>
        </w:rPr>
        <w:t xml:space="preserve">Gillespie, D., Mellinger, D. K., Gordon, J., McLaren, D., Redmond, P., McHugh, R., Trinder, P., Deng, X., &amp; Thode, A. (2009). PAMGUARD: Semiautomated, open source software for real‐time acoustic </w:t>
      </w:r>
      <w:r w:rsidRPr="0088680E">
        <w:rPr>
          <w:rFonts w:ascii="Calibri" w:hAnsi="Calibri" w:cs="Calibri"/>
        </w:rPr>
        <w:lastRenderedPageBreak/>
        <w:t xml:space="preserve">detection and localization of cetaceans. </w:t>
      </w:r>
      <w:r w:rsidRPr="0088680E">
        <w:rPr>
          <w:rFonts w:ascii="Calibri" w:hAnsi="Calibri" w:cs="Calibri"/>
          <w:i/>
          <w:iCs/>
        </w:rPr>
        <w:t>The Journal of the Acoustical Society of America</w:t>
      </w:r>
      <w:r w:rsidRPr="0088680E">
        <w:rPr>
          <w:rFonts w:ascii="Calibri" w:hAnsi="Calibri" w:cs="Calibri"/>
        </w:rPr>
        <w:t xml:space="preserve">, </w:t>
      </w:r>
      <w:r w:rsidRPr="0088680E">
        <w:rPr>
          <w:rFonts w:ascii="Calibri" w:hAnsi="Calibri" w:cs="Calibri"/>
          <w:i/>
          <w:iCs/>
        </w:rPr>
        <w:t>125</w:t>
      </w:r>
      <w:r w:rsidRPr="0088680E">
        <w:rPr>
          <w:rFonts w:ascii="Calibri" w:hAnsi="Calibri" w:cs="Calibri"/>
        </w:rPr>
        <w:t>(4_Supplement), 2547. https://doi.org/10.1121/1.4808713</w:t>
      </w:r>
    </w:p>
    <w:p w14:paraId="38206DAC" w14:textId="77777777" w:rsidR="0088680E" w:rsidRPr="0088680E" w:rsidRDefault="0088680E" w:rsidP="0088680E">
      <w:pPr>
        <w:pStyle w:val="Bibliography"/>
        <w:rPr>
          <w:rFonts w:ascii="Calibri" w:hAnsi="Calibri" w:cs="Calibri"/>
        </w:rPr>
      </w:pPr>
      <w:r w:rsidRPr="0088680E">
        <w:rPr>
          <w:rFonts w:ascii="Calibri" w:hAnsi="Calibri" w:cs="Calibri"/>
        </w:rPr>
        <w:t xml:space="preserve">Helble, T. A., Ierley, G. R., D’Spain, G. L., Roch, M. A., &amp; Hildebrand, J. A. (2012). A generalized power-law detection algorithm for humpback whale vocalizations. </w:t>
      </w:r>
      <w:r w:rsidRPr="0088680E">
        <w:rPr>
          <w:rFonts w:ascii="Calibri" w:hAnsi="Calibri" w:cs="Calibri"/>
          <w:i/>
          <w:iCs/>
        </w:rPr>
        <w:t>The Journal of the Acoustical Society of America</w:t>
      </w:r>
      <w:r w:rsidRPr="0088680E">
        <w:rPr>
          <w:rFonts w:ascii="Calibri" w:hAnsi="Calibri" w:cs="Calibri"/>
        </w:rPr>
        <w:t xml:space="preserve">, </w:t>
      </w:r>
      <w:r w:rsidRPr="0088680E">
        <w:rPr>
          <w:rFonts w:ascii="Calibri" w:hAnsi="Calibri" w:cs="Calibri"/>
          <w:i/>
          <w:iCs/>
        </w:rPr>
        <w:t>131</w:t>
      </w:r>
      <w:r w:rsidRPr="0088680E">
        <w:rPr>
          <w:rFonts w:ascii="Calibri" w:hAnsi="Calibri" w:cs="Calibri"/>
        </w:rPr>
        <w:t>(4), 2682–2699. https://doi.org/10.1121/1.3685790</w:t>
      </w:r>
    </w:p>
    <w:p w14:paraId="4F1C26D1" w14:textId="77777777" w:rsidR="0088680E" w:rsidRPr="0088680E" w:rsidRDefault="0088680E" w:rsidP="0088680E">
      <w:pPr>
        <w:pStyle w:val="Bibliography"/>
        <w:rPr>
          <w:rFonts w:ascii="Calibri" w:hAnsi="Calibri" w:cs="Calibri"/>
        </w:rPr>
      </w:pPr>
      <w:r w:rsidRPr="0088680E">
        <w:rPr>
          <w:rFonts w:ascii="Calibri" w:hAnsi="Calibri" w:cs="Calibri"/>
        </w:rPr>
        <w:t xml:space="preserve">Joy, R., Tollit, D., Wood, J., MacGillivray, A., Li, Z., Trounce, K., &amp; Robinson, O. (2019). Potential Benefits of Vessel Slowdowns on Endangered Southern Resident Killer Whales. </w:t>
      </w:r>
      <w:r w:rsidRPr="0088680E">
        <w:rPr>
          <w:rFonts w:ascii="Calibri" w:hAnsi="Calibri" w:cs="Calibri"/>
          <w:i/>
          <w:iCs/>
        </w:rPr>
        <w:t>Frontiers in Marine Science</w:t>
      </w:r>
      <w:r w:rsidRPr="0088680E">
        <w:rPr>
          <w:rFonts w:ascii="Calibri" w:hAnsi="Calibri" w:cs="Calibri"/>
        </w:rPr>
        <w:t xml:space="preserve">, </w:t>
      </w:r>
      <w:r w:rsidRPr="0088680E">
        <w:rPr>
          <w:rFonts w:ascii="Calibri" w:hAnsi="Calibri" w:cs="Calibri"/>
          <w:i/>
          <w:iCs/>
        </w:rPr>
        <w:t>6</w:t>
      </w:r>
      <w:r w:rsidRPr="0088680E">
        <w:rPr>
          <w:rFonts w:ascii="Calibri" w:hAnsi="Calibri" w:cs="Calibri"/>
        </w:rPr>
        <w:t>. https://doi.org/10.3389/fmars.2019.00344</w:t>
      </w:r>
    </w:p>
    <w:p w14:paraId="0609F6C6" w14:textId="77777777" w:rsidR="0088680E" w:rsidRPr="0088680E" w:rsidRDefault="0088680E" w:rsidP="0088680E">
      <w:pPr>
        <w:pStyle w:val="Bibliography"/>
        <w:rPr>
          <w:rFonts w:ascii="Calibri" w:hAnsi="Calibri" w:cs="Calibri"/>
        </w:rPr>
      </w:pPr>
      <w:r w:rsidRPr="0088680E">
        <w:rPr>
          <w:rFonts w:ascii="Calibri" w:hAnsi="Calibri" w:cs="Calibri"/>
        </w:rPr>
        <w:t xml:space="preserve">Kirsebom, O. S., Frazao, F., Padovese, B., Sakib, S., Su, Y., &amp; Matwin, S. (2022). MERIDIAN open-source software for deep learning-based acoustic data analysis. </w:t>
      </w:r>
      <w:r w:rsidRPr="0088680E">
        <w:rPr>
          <w:rFonts w:ascii="Calibri" w:hAnsi="Calibri" w:cs="Calibri"/>
          <w:i/>
          <w:iCs/>
        </w:rPr>
        <w:t>The Journal of the Acoustical Society of America</w:t>
      </w:r>
      <w:r w:rsidRPr="0088680E">
        <w:rPr>
          <w:rFonts w:ascii="Calibri" w:hAnsi="Calibri" w:cs="Calibri"/>
        </w:rPr>
        <w:t xml:space="preserve">, </w:t>
      </w:r>
      <w:r w:rsidRPr="0088680E">
        <w:rPr>
          <w:rFonts w:ascii="Calibri" w:hAnsi="Calibri" w:cs="Calibri"/>
          <w:i/>
          <w:iCs/>
        </w:rPr>
        <w:t>151</w:t>
      </w:r>
      <w:r w:rsidRPr="0088680E">
        <w:rPr>
          <w:rFonts w:ascii="Calibri" w:hAnsi="Calibri" w:cs="Calibri"/>
        </w:rPr>
        <w:t>(4_Supplement), A27. https://doi.org/10.1121/10.0010545</w:t>
      </w:r>
    </w:p>
    <w:p w14:paraId="474CAB0C" w14:textId="77777777" w:rsidR="0088680E" w:rsidRPr="0088680E" w:rsidRDefault="0088680E" w:rsidP="0088680E">
      <w:pPr>
        <w:pStyle w:val="Bibliography"/>
        <w:rPr>
          <w:rFonts w:ascii="Calibri" w:hAnsi="Calibri" w:cs="Calibri"/>
        </w:rPr>
      </w:pPr>
      <w:r w:rsidRPr="0088680E">
        <w:rPr>
          <w:rFonts w:ascii="Calibri" w:hAnsi="Calibri" w:cs="Calibri"/>
        </w:rPr>
        <w:t xml:space="preserve">Leu, A. A., Hildebrand, J. A., Rice, A., Baumann-Pickering, S., &amp; Frasier, K. E. (2022). Echolocation click discrimination for three killer whale ecotypes in the Northeastern Pacific. </w:t>
      </w:r>
      <w:r w:rsidRPr="0088680E">
        <w:rPr>
          <w:rFonts w:ascii="Calibri" w:hAnsi="Calibri" w:cs="Calibri"/>
          <w:i/>
          <w:iCs/>
        </w:rPr>
        <w:t>The Journal of the Acoustical Society of America</w:t>
      </w:r>
      <w:r w:rsidRPr="0088680E">
        <w:rPr>
          <w:rFonts w:ascii="Calibri" w:hAnsi="Calibri" w:cs="Calibri"/>
        </w:rPr>
        <w:t xml:space="preserve">, </w:t>
      </w:r>
      <w:r w:rsidRPr="0088680E">
        <w:rPr>
          <w:rFonts w:ascii="Calibri" w:hAnsi="Calibri" w:cs="Calibri"/>
          <w:i/>
          <w:iCs/>
        </w:rPr>
        <w:t>151</w:t>
      </w:r>
      <w:r w:rsidRPr="0088680E">
        <w:rPr>
          <w:rFonts w:ascii="Calibri" w:hAnsi="Calibri" w:cs="Calibri"/>
        </w:rPr>
        <w:t>(5), 3197–3206.</w:t>
      </w:r>
    </w:p>
    <w:p w14:paraId="634AD023" w14:textId="77777777" w:rsidR="0088680E" w:rsidRPr="0088680E" w:rsidRDefault="0088680E" w:rsidP="0088680E">
      <w:pPr>
        <w:pStyle w:val="Bibliography"/>
        <w:rPr>
          <w:rFonts w:ascii="Calibri" w:hAnsi="Calibri" w:cs="Calibri"/>
        </w:rPr>
      </w:pPr>
      <w:r w:rsidRPr="0088680E">
        <w:rPr>
          <w:rFonts w:ascii="Calibri" w:hAnsi="Calibri" w:cs="Calibri"/>
        </w:rPr>
        <w:t xml:space="preserve">Morin, P. A., McCarthy, M. L., Fung, C. W., Durban, J. W., Parsons, K. M., Perrin, W. F., Taylor, B. L., Jefferson, T. A., &amp; Archer, F. I. (2024). Revised taxonomy of eastern North Pacific killer whales (Orcinus orca): Bigg’s and resident ecotypes deserve species status. </w:t>
      </w:r>
      <w:r w:rsidRPr="0088680E">
        <w:rPr>
          <w:rFonts w:ascii="Calibri" w:hAnsi="Calibri" w:cs="Calibri"/>
          <w:i/>
          <w:iCs/>
        </w:rPr>
        <w:t>Royal Society Open Science</w:t>
      </w:r>
      <w:r w:rsidRPr="0088680E">
        <w:rPr>
          <w:rFonts w:ascii="Calibri" w:hAnsi="Calibri" w:cs="Calibri"/>
        </w:rPr>
        <w:t xml:space="preserve">, </w:t>
      </w:r>
      <w:r w:rsidRPr="0088680E">
        <w:rPr>
          <w:rFonts w:ascii="Calibri" w:hAnsi="Calibri" w:cs="Calibri"/>
          <w:i/>
          <w:iCs/>
        </w:rPr>
        <w:t>11</w:t>
      </w:r>
      <w:r w:rsidRPr="0088680E">
        <w:rPr>
          <w:rFonts w:ascii="Calibri" w:hAnsi="Calibri" w:cs="Calibri"/>
        </w:rPr>
        <w:t>(3), 231368. https://doi.org/10.1098/rsos.231368</w:t>
      </w:r>
    </w:p>
    <w:p w14:paraId="481FB451" w14:textId="77777777" w:rsidR="0088680E" w:rsidRPr="0088680E" w:rsidRDefault="0088680E" w:rsidP="0088680E">
      <w:pPr>
        <w:pStyle w:val="Bibliography"/>
        <w:rPr>
          <w:rFonts w:ascii="Calibri" w:hAnsi="Calibri" w:cs="Calibri"/>
        </w:rPr>
      </w:pPr>
      <w:r w:rsidRPr="0088680E">
        <w:rPr>
          <w:rFonts w:ascii="Calibri" w:hAnsi="Calibri" w:cs="Calibri"/>
          <w:i/>
          <w:iCs/>
        </w:rPr>
        <w:t>Ocean Networks Canada—Oceans 3.0</w:t>
      </w:r>
      <w:r w:rsidRPr="0088680E">
        <w:rPr>
          <w:rFonts w:ascii="Calibri" w:hAnsi="Calibri" w:cs="Calibri"/>
        </w:rPr>
        <w:t>. (n.d.). Retrieved June 12, 2024, from https://data.oceannetworks.ca/home</w:t>
      </w:r>
    </w:p>
    <w:p w14:paraId="03556CF5" w14:textId="77777777" w:rsidR="0088680E" w:rsidRPr="0088680E" w:rsidRDefault="0088680E" w:rsidP="0088680E">
      <w:pPr>
        <w:pStyle w:val="Bibliography"/>
        <w:rPr>
          <w:rFonts w:ascii="Calibri" w:hAnsi="Calibri" w:cs="Calibri"/>
        </w:rPr>
      </w:pPr>
      <w:r w:rsidRPr="0088680E">
        <w:rPr>
          <w:rFonts w:ascii="Calibri" w:hAnsi="Calibri" w:cs="Calibri"/>
          <w:i/>
          <w:iCs/>
        </w:rPr>
        <w:t>OrcaHello</w:t>
      </w:r>
      <w:r w:rsidRPr="0088680E">
        <w:rPr>
          <w:rFonts w:ascii="Calibri" w:hAnsi="Calibri" w:cs="Calibri"/>
        </w:rPr>
        <w:t>. (n.d.). Retrieved June 19, 2024, from https://aifororcas.azurewebsites.net/</w:t>
      </w:r>
    </w:p>
    <w:p w14:paraId="7F41AB32" w14:textId="77777777" w:rsidR="0088680E" w:rsidRPr="0088680E" w:rsidRDefault="0088680E" w:rsidP="0088680E">
      <w:pPr>
        <w:pStyle w:val="Bibliography"/>
        <w:rPr>
          <w:rFonts w:ascii="Calibri" w:hAnsi="Calibri" w:cs="Calibri"/>
        </w:rPr>
      </w:pPr>
      <w:r w:rsidRPr="0088680E">
        <w:rPr>
          <w:rFonts w:ascii="Calibri" w:hAnsi="Calibri" w:cs="Calibri"/>
          <w:i/>
          <w:iCs/>
        </w:rPr>
        <w:t>Orcasound</w:t>
      </w:r>
      <w:r w:rsidRPr="0088680E">
        <w:rPr>
          <w:rFonts w:ascii="Calibri" w:hAnsi="Calibri" w:cs="Calibri"/>
        </w:rPr>
        <w:t>. (n.d.). Retrieved June 19, 2024, from https://github.com/orcasound</w:t>
      </w:r>
    </w:p>
    <w:p w14:paraId="1551A637" w14:textId="77777777" w:rsidR="0088680E" w:rsidRPr="0088680E" w:rsidRDefault="0088680E" w:rsidP="0088680E">
      <w:pPr>
        <w:pStyle w:val="Bibliography"/>
        <w:rPr>
          <w:rFonts w:ascii="Calibri" w:hAnsi="Calibri" w:cs="Calibri"/>
        </w:rPr>
      </w:pPr>
      <w:r w:rsidRPr="0088680E">
        <w:rPr>
          <w:rFonts w:ascii="Calibri" w:hAnsi="Calibri" w:cs="Calibri"/>
        </w:rPr>
        <w:t xml:space="preserve">Parijs, S. M. V., Clark, C. W., Sousa-Lima, R. S., Parks, S. E., Rankin, S., Risch, D., &amp; Opzeeland, I. C. V. (2009). Management and research applications of real-time and archival passive acoustic </w:t>
      </w:r>
      <w:r w:rsidRPr="0088680E">
        <w:rPr>
          <w:rFonts w:ascii="Calibri" w:hAnsi="Calibri" w:cs="Calibri"/>
        </w:rPr>
        <w:lastRenderedPageBreak/>
        <w:t xml:space="preserve">sensors over varying temporal and spatial scales. </w:t>
      </w:r>
      <w:r w:rsidRPr="0088680E">
        <w:rPr>
          <w:rFonts w:ascii="Calibri" w:hAnsi="Calibri" w:cs="Calibri"/>
          <w:i/>
          <w:iCs/>
        </w:rPr>
        <w:t>Marine Ecology Progress Series</w:t>
      </w:r>
      <w:r w:rsidRPr="0088680E">
        <w:rPr>
          <w:rFonts w:ascii="Calibri" w:hAnsi="Calibri" w:cs="Calibri"/>
        </w:rPr>
        <w:t xml:space="preserve">, </w:t>
      </w:r>
      <w:r w:rsidRPr="0088680E">
        <w:rPr>
          <w:rFonts w:ascii="Calibri" w:hAnsi="Calibri" w:cs="Calibri"/>
          <w:i/>
          <w:iCs/>
        </w:rPr>
        <w:t>395</w:t>
      </w:r>
      <w:r w:rsidRPr="0088680E">
        <w:rPr>
          <w:rFonts w:ascii="Calibri" w:hAnsi="Calibri" w:cs="Calibri"/>
        </w:rPr>
        <w:t>, 21–36. https://doi.org/10.3354/meps08123</w:t>
      </w:r>
    </w:p>
    <w:p w14:paraId="7862388F" w14:textId="77777777" w:rsidR="0088680E" w:rsidRPr="0088680E" w:rsidRDefault="0088680E" w:rsidP="0088680E">
      <w:pPr>
        <w:pStyle w:val="Bibliography"/>
        <w:rPr>
          <w:rFonts w:ascii="Calibri" w:hAnsi="Calibri" w:cs="Calibri"/>
        </w:rPr>
      </w:pPr>
      <w:r w:rsidRPr="0088680E">
        <w:rPr>
          <w:rFonts w:ascii="Calibri" w:hAnsi="Calibri" w:cs="Calibri"/>
        </w:rPr>
        <w:t xml:space="preserve">Rice, A., Deecke, V. B., Ford, J. K., Pilkington, J. F., Oleson, E. M., &amp; Hildebrand, J. A. (2017). Spatial and temporal occurrence of killer whale ecotypes off the outer coast of Washington State, USA. </w:t>
      </w:r>
      <w:r w:rsidRPr="0088680E">
        <w:rPr>
          <w:rFonts w:ascii="Calibri" w:hAnsi="Calibri" w:cs="Calibri"/>
          <w:i/>
          <w:iCs/>
        </w:rPr>
        <w:t>Marine Ecology Progress Series</w:t>
      </w:r>
      <w:r w:rsidRPr="0088680E">
        <w:rPr>
          <w:rFonts w:ascii="Calibri" w:hAnsi="Calibri" w:cs="Calibri"/>
        </w:rPr>
        <w:t xml:space="preserve">, </w:t>
      </w:r>
      <w:r w:rsidRPr="0088680E">
        <w:rPr>
          <w:rFonts w:ascii="Calibri" w:hAnsi="Calibri" w:cs="Calibri"/>
          <w:i/>
          <w:iCs/>
        </w:rPr>
        <w:t>572</w:t>
      </w:r>
      <w:r w:rsidRPr="0088680E">
        <w:rPr>
          <w:rFonts w:ascii="Calibri" w:hAnsi="Calibri" w:cs="Calibri"/>
        </w:rPr>
        <w:t>, 255–268.</w:t>
      </w:r>
    </w:p>
    <w:p w14:paraId="6B20C912" w14:textId="77777777" w:rsidR="0088680E" w:rsidRPr="0088680E" w:rsidRDefault="0088680E" w:rsidP="0088680E">
      <w:pPr>
        <w:pStyle w:val="Bibliography"/>
        <w:rPr>
          <w:rFonts w:ascii="Calibri" w:hAnsi="Calibri" w:cs="Calibri"/>
        </w:rPr>
      </w:pPr>
      <w:r w:rsidRPr="0088680E">
        <w:rPr>
          <w:rFonts w:ascii="Calibri" w:hAnsi="Calibri" w:cs="Calibri"/>
        </w:rPr>
        <w:t xml:space="preserve">Shiu, Y., Palmer, K. J., Roch, M. A., Fleishman, E., Liu, X., Nosal, E.-M., Helble, T., Cholewiak, D., Gillespie, D., &amp; Klinck, H. (2020). Deep neural networks for automated detection of marine mammal species. </w:t>
      </w:r>
      <w:r w:rsidRPr="0088680E">
        <w:rPr>
          <w:rFonts w:ascii="Calibri" w:hAnsi="Calibri" w:cs="Calibri"/>
          <w:i/>
          <w:iCs/>
        </w:rPr>
        <w:t>Scientific Reports</w:t>
      </w:r>
      <w:r w:rsidRPr="0088680E">
        <w:rPr>
          <w:rFonts w:ascii="Calibri" w:hAnsi="Calibri" w:cs="Calibri"/>
        </w:rPr>
        <w:t xml:space="preserve">, </w:t>
      </w:r>
      <w:r w:rsidRPr="0088680E">
        <w:rPr>
          <w:rFonts w:ascii="Calibri" w:hAnsi="Calibri" w:cs="Calibri"/>
          <w:i/>
          <w:iCs/>
        </w:rPr>
        <w:t>10</w:t>
      </w:r>
      <w:r w:rsidRPr="0088680E">
        <w:rPr>
          <w:rFonts w:ascii="Calibri" w:hAnsi="Calibri" w:cs="Calibri"/>
        </w:rPr>
        <w:t>(1), 607. https://doi.org/10.1038/s41598-020-57549-y</w:t>
      </w:r>
    </w:p>
    <w:p w14:paraId="63CEB2F2" w14:textId="77777777" w:rsidR="0088680E" w:rsidRPr="0088680E" w:rsidRDefault="0088680E" w:rsidP="0088680E">
      <w:pPr>
        <w:pStyle w:val="Bibliography"/>
        <w:rPr>
          <w:rFonts w:ascii="Calibri" w:hAnsi="Calibri" w:cs="Calibri"/>
        </w:rPr>
      </w:pPr>
      <w:r w:rsidRPr="0088680E">
        <w:rPr>
          <w:rFonts w:ascii="Calibri" w:hAnsi="Calibri" w:cs="Calibri"/>
        </w:rPr>
        <w:t xml:space="preserve">Wiggins, S. M., &amp; Hildebrand, J. A. (2007). High-frequency Acoustic Recording Package (HARP) for broad-band, long-term marine mammal monitoring. </w:t>
      </w:r>
      <w:r w:rsidRPr="0088680E">
        <w:rPr>
          <w:rFonts w:ascii="Calibri" w:hAnsi="Calibri" w:cs="Calibri"/>
          <w:i/>
          <w:iCs/>
        </w:rPr>
        <w:t>2007 Symposium on Underwater Technology and Workshop on Scientific Use of Submarine Cables and Related Technologies</w:t>
      </w:r>
      <w:r w:rsidRPr="0088680E">
        <w:rPr>
          <w:rFonts w:ascii="Calibri" w:hAnsi="Calibri" w:cs="Calibri"/>
        </w:rPr>
        <w:t>, 551–557. https://ieeexplore.ieee.org/abstract/document/4231090/</w:t>
      </w:r>
    </w:p>
    <w:p w14:paraId="5CDB4926" w14:textId="3D8F9F3A" w:rsidR="00037F58" w:rsidRPr="00037F58" w:rsidRDefault="0061294A" w:rsidP="00037F58">
      <w:r>
        <w:fldChar w:fldCharType="end"/>
      </w:r>
    </w:p>
    <w:p w14:paraId="461AC796" w14:textId="70E6A05F" w:rsidR="00EE03EF" w:rsidRDefault="00EE03EF" w:rsidP="00D078EC">
      <w:pPr>
        <w:spacing w:line="240" w:lineRule="auto"/>
        <w:ind w:left="720" w:hanging="720"/>
        <w:jc w:val="both"/>
      </w:pPr>
      <w:r>
        <w:t>Baird RW, Hanson MB, Dill LM (2005) Factors influencing the diving behaviour of fish-eating killer whales:</w:t>
      </w:r>
      <w:r w:rsidR="00CC3506">
        <w:t xml:space="preserve"> </w:t>
      </w:r>
      <w:r>
        <w:t>sex differences and diel and interannual variation in diving rates. Can J Zool 83: 257−267</w:t>
      </w:r>
    </w:p>
    <w:p w14:paraId="0EDA3989" w14:textId="7C1FD9A4" w:rsidR="00EE03EF" w:rsidRDefault="00EE03EF" w:rsidP="00D078EC">
      <w:pPr>
        <w:spacing w:line="240" w:lineRule="auto"/>
        <w:ind w:left="720" w:hanging="720"/>
        <w:jc w:val="both"/>
        <w:rPr>
          <w:rFonts w:cstheme="minorHAnsi"/>
        </w:rPr>
      </w:pPr>
      <w:r>
        <w:t>Balcomb KC, Bigg MA (1986) Population biology of three resident killer whale pods in Puget Sound and off southern Vancouver Island. In:Kirkevold BC, Lockard JS (eds) Behavioural biology of killer whales. Alan R. Liss, New York, NY, p 85−95</w:t>
      </w:r>
    </w:p>
    <w:p w14:paraId="11A69730" w14:textId="6E1515D8" w:rsidR="00EE03EF" w:rsidRPr="00D019A3" w:rsidRDefault="00EE03EF" w:rsidP="00D078EC">
      <w:pPr>
        <w:spacing w:line="240" w:lineRule="auto"/>
        <w:ind w:left="720" w:hanging="720"/>
        <w:jc w:val="both"/>
        <w:rPr>
          <w:rFonts w:cstheme="minorHAnsi"/>
        </w:rPr>
      </w:pPr>
      <w:r w:rsidRPr="00D019A3">
        <w:t>de Bruyn, P.J.N., Tosh</w:t>
      </w:r>
      <w:r w:rsidRPr="00D019A3">
        <w:rPr>
          <w:rFonts w:cstheme="minorHAnsi"/>
        </w:rPr>
        <w:t>, C.A. and Terauds, A. (2013), Killer whale ecotypes: is there a global model?.</w:t>
      </w:r>
      <w:r w:rsidRPr="00D019A3">
        <w:rPr>
          <w:rFonts w:cstheme="minorHAnsi"/>
          <w:color w:val="1C1D1E"/>
          <w:shd w:val="clear" w:color="auto" w:fill="FFFFFF"/>
        </w:rPr>
        <w:t xml:space="preserve"> </w:t>
      </w:r>
      <w:r w:rsidRPr="00D019A3">
        <w:rPr>
          <w:rFonts w:cstheme="minorHAnsi"/>
        </w:rPr>
        <w:t>Biological Reviews, 88: 62-80</w:t>
      </w:r>
      <w:r w:rsidRPr="00D019A3">
        <w:rPr>
          <w:rFonts w:cstheme="minorHAnsi"/>
          <w:color w:val="1C1D1E"/>
          <w:shd w:val="clear" w:color="auto" w:fill="FFFFFF"/>
        </w:rPr>
        <w:t>.</w:t>
      </w:r>
      <w:r w:rsidR="00D019A3" w:rsidRPr="00D019A3">
        <w:rPr>
          <w:rFonts w:cstheme="minorHAnsi"/>
          <w:color w:val="1C1D1E"/>
          <w:shd w:val="clear" w:color="auto" w:fill="FFFFFF"/>
        </w:rPr>
        <w:t xml:space="preserve"> </w:t>
      </w:r>
      <w:r w:rsidR="00D019A3" w:rsidRPr="00D019A3">
        <w:rPr>
          <w:rFonts w:cstheme="minorHAnsi"/>
        </w:rPr>
        <w:t xml:space="preserve"> </w:t>
      </w:r>
      <w:hyperlink r:id="rId17" w:history="1">
        <w:r w:rsidRPr="00D019A3">
          <w:rPr>
            <w:rStyle w:val="Hyperlink"/>
            <w:rFonts w:cstheme="minorHAnsi"/>
            <w:shd w:val="clear" w:color="auto" w:fill="FFFFFF"/>
          </w:rPr>
          <w:t>https://doi.org/10.1111/j.1469-185X.2012.00239.x</w:t>
        </w:r>
      </w:hyperlink>
    </w:p>
    <w:p w14:paraId="1E8C679B" w14:textId="7E65240B" w:rsidR="00D019A3" w:rsidRDefault="00D019A3" w:rsidP="00D019A3">
      <w:pPr>
        <w:spacing w:line="240" w:lineRule="auto"/>
        <w:ind w:left="720" w:hanging="720"/>
        <w:jc w:val="both"/>
        <w:rPr>
          <w:rFonts w:eastAsia="Times New Roman" w:cstheme="minorHAnsi"/>
          <w:color w:val="222222"/>
        </w:rPr>
      </w:pPr>
      <w:r w:rsidRPr="00D019A3">
        <w:rPr>
          <w:rFonts w:eastAsia="Times New Roman" w:cstheme="minorHAnsi"/>
          <w:color w:val="222222"/>
        </w:rPr>
        <w:t>Ford J</w:t>
      </w:r>
      <w:r w:rsidR="008B56AE">
        <w:rPr>
          <w:rFonts w:eastAsia="Times New Roman" w:cstheme="minorHAnsi"/>
          <w:color w:val="222222"/>
        </w:rPr>
        <w:t>.</w:t>
      </w:r>
      <w:r w:rsidRPr="00D019A3">
        <w:rPr>
          <w:rFonts w:eastAsia="Times New Roman" w:cstheme="minorHAnsi"/>
          <w:color w:val="222222"/>
        </w:rPr>
        <w:t>K</w:t>
      </w:r>
      <w:r w:rsidR="008B56AE">
        <w:rPr>
          <w:rFonts w:eastAsia="Times New Roman" w:cstheme="minorHAnsi"/>
          <w:color w:val="222222"/>
        </w:rPr>
        <w:t>.</w:t>
      </w:r>
      <w:r w:rsidRPr="00D019A3">
        <w:rPr>
          <w:rFonts w:eastAsia="Times New Roman" w:cstheme="minorHAnsi"/>
          <w:color w:val="222222"/>
        </w:rPr>
        <w:t>B (1987) A catalogue</w:t>
      </w:r>
      <w:r>
        <w:rPr>
          <w:rFonts w:eastAsia="Times New Roman" w:cstheme="minorHAnsi"/>
          <w:color w:val="222222"/>
        </w:rPr>
        <w:t xml:space="preserve"> of underwater calls produced by killer whales (Orcinus orca) in British Columbia.</w:t>
      </w:r>
      <w:r w:rsidR="008B56AE">
        <w:rPr>
          <w:rFonts w:eastAsia="Times New Roman" w:cstheme="minorHAnsi"/>
          <w:color w:val="222222"/>
        </w:rPr>
        <w:t xml:space="preserve"> Canadian Data report of Fisheries and Aquatic Sciences. No 633.</w:t>
      </w:r>
      <w:r>
        <w:rPr>
          <w:rFonts w:eastAsia="Times New Roman" w:cstheme="minorHAnsi"/>
          <w:color w:val="222222"/>
        </w:rPr>
        <w:t xml:space="preserve"> Department of Fisheries and Oceans, Nanaimo, British Columbia, Canad</w:t>
      </w:r>
      <w:r w:rsidR="008B56AE">
        <w:rPr>
          <w:rFonts w:eastAsia="Times New Roman" w:cstheme="minorHAnsi"/>
          <w:color w:val="222222"/>
        </w:rPr>
        <w:t xml:space="preserve">a. </w:t>
      </w:r>
      <w:hyperlink r:id="rId18" w:history="1">
        <w:r w:rsidR="008B56AE" w:rsidRPr="00170692">
          <w:rPr>
            <w:rStyle w:val="Hyperlink"/>
            <w:rFonts w:eastAsia="Times New Roman" w:cstheme="minorHAnsi"/>
          </w:rPr>
          <w:t>https://publications.gc.ca/collections/collection_2007/dfo-mpo/Fs97-13-633E.pdf</w:t>
        </w:r>
      </w:hyperlink>
      <w:r w:rsidR="008B56AE">
        <w:rPr>
          <w:rFonts w:eastAsia="Times New Roman" w:cstheme="minorHAnsi"/>
          <w:color w:val="222222"/>
        </w:rPr>
        <w:t xml:space="preserve"> </w:t>
      </w:r>
      <w:r w:rsidR="008B56AE" w:rsidRPr="002020F5">
        <w:rPr>
          <w:rFonts w:cstheme="minorHAnsi"/>
        </w:rPr>
        <w:t xml:space="preserve">(Accessed </w:t>
      </w:r>
      <w:r w:rsidR="008B56AE" w:rsidRPr="00FD162A">
        <w:rPr>
          <w:rFonts w:cstheme="minorHAnsi"/>
        </w:rPr>
        <w:t>March</w:t>
      </w:r>
      <w:r w:rsidR="008B56AE" w:rsidRPr="002020F5">
        <w:rPr>
          <w:rFonts w:cstheme="minorHAnsi"/>
        </w:rPr>
        <w:t xml:space="preserve"> </w:t>
      </w:r>
      <w:r w:rsidR="008B56AE" w:rsidRPr="00FD162A">
        <w:rPr>
          <w:rFonts w:cstheme="minorHAnsi"/>
        </w:rPr>
        <w:t>31</w:t>
      </w:r>
      <w:r w:rsidR="008B56AE">
        <w:rPr>
          <w:rFonts w:cstheme="minorHAnsi"/>
        </w:rPr>
        <w:t>,</w:t>
      </w:r>
      <w:r w:rsidR="008B56AE" w:rsidRPr="002020F5">
        <w:rPr>
          <w:rFonts w:cstheme="minorHAnsi"/>
        </w:rPr>
        <w:t xml:space="preserve"> 2024)</w:t>
      </w:r>
    </w:p>
    <w:p w14:paraId="5D8ABA8C" w14:textId="55353EA6" w:rsidR="00D019A3" w:rsidRDefault="00D019A3" w:rsidP="00D078EC">
      <w:pPr>
        <w:spacing w:line="240" w:lineRule="auto"/>
        <w:ind w:left="720" w:hanging="720"/>
        <w:jc w:val="both"/>
        <w:rPr>
          <w:rFonts w:cstheme="minorHAnsi"/>
        </w:rPr>
      </w:pPr>
      <w:r w:rsidRPr="00D019A3">
        <w:rPr>
          <w:rFonts w:cstheme="minorHAnsi"/>
        </w:rPr>
        <w:t xml:space="preserve">Ford, J. K. B., G. M. Ellis, L. G. Barrett-Lennard, A. B. Morton, R. S. Palm, and K. C. Balcomb III. 1998. “Dietary Specialization in Two Sympatric Populations of Killer Whales (Orcinus Orca) in Coastal British Columbia and Adjacent Waters.” Canadian Journal of Zoology 76: 1456–1471. </w:t>
      </w:r>
      <w:hyperlink r:id="rId19" w:history="1">
        <w:r w:rsidR="00CC3506" w:rsidRPr="00170692">
          <w:rPr>
            <w:rStyle w:val="Hyperlink"/>
            <w:rFonts w:cstheme="minorHAnsi"/>
          </w:rPr>
          <w:t>https://doi.org/10.1139/z98-089</w:t>
        </w:r>
      </w:hyperlink>
      <w:r w:rsidRPr="00D019A3">
        <w:rPr>
          <w:rFonts w:cstheme="minorHAnsi"/>
        </w:rPr>
        <w:t>.</w:t>
      </w:r>
    </w:p>
    <w:p w14:paraId="01BEA99E" w14:textId="3F994BDB" w:rsidR="00CC3506" w:rsidRPr="00FD162A" w:rsidRDefault="00CC3506" w:rsidP="00FD162A">
      <w:pPr>
        <w:spacing w:line="240" w:lineRule="auto"/>
        <w:ind w:left="720" w:hanging="720"/>
        <w:jc w:val="both"/>
        <w:rPr>
          <w:rFonts w:cstheme="minorHAnsi"/>
        </w:rPr>
      </w:pPr>
      <w:r>
        <w:rPr>
          <w:rFonts w:cstheme="minorHAnsi"/>
        </w:rPr>
        <w:t xml:space="preserve">Ford, J.K.B, </w:t>
      </w:r>
      <w:r w:rsidR="00FD162A">
        <w:rPr>
          <w:rFonts w:cstheme="minorHAnsi"/>
        </w:rPr>
        <w:t xml:space="preserve">Southern Resident Killer Whale Call Catelogue. </w:t>
      </w:r>
      <w:r w:rsidR="00FD162A" w:rsidRPr="00FD162A">
        <w:rPr>
          <w:rFonts w:cstheme="minorHAnsi"/>
        </w:rPr>
        <w:t>https://orca.research.sfu.ca/</w:t>
      </w:r>
      <w:r w:rsidR="00FD162A">
        <w:rPr>
          <w:rFonts w:cstheme="minorHAnsi"/>
        </w:rPr>
        <w:t xml:space="preserve"> </w:t>
      </w:r>
      <w:r w:rsidR="00FD162A" w:rsidRPr="002020F5">
        <w:rPr>
          <w:rFonts w:cstheme="minorHAnsi"/>
        </w:rPr>
        <w:t xml:space="preserve">(Accessed </w:t>
      </w:r>
      <w:r w:rsidR="00FD162A" w:rsidRPr="00FD162A">
        <w:rPr>
          <w:rFonts w:cstheme="minorHAnsi"/>
        </w:rPr>
        <w:t>March</w:t>
      </w:r>
      <w:r w:rsidR="00FD162A" w:rsidRPr="002020F5">
        <w:rPr>
          <w:rFonts w:cstheme="minorHAnsi"/>
        </w:rPr>
        <w:t xml:space="preserve"> </w:t>
      </w:r>
      <w:r w:rsidR="00FD162A" w:rsidRPr="00FD162A">
        <w:rPr>
          <w:rFonts w:cstheme="minorHAnsi"/>
        </w:rPr>
        <w:t>31</w:t>
      </w:r>
      <w:r w:rsidR="00FD162A">
        <w:rPr>
          <w:rFonts w:cstheme="minorHAnsi"/>
        </w:rPr>
        <w:t>,</w:t>
      </w:r>
      <w:r w:rsidR="00FD162A" w:rsidRPr="002020F5">
        <w:rPr>
          <w:rFonts w:cstheme="minorHAnsi"/>
        </w:rPr>
        <w:t xml:space="preserve"> 2024)</w:t>
      </w:r>
    </w:p>
    <w:p w14:paraId="10F0872D" w14:textId="21E1CC16" w:rsidR="00D078EC" w:rsidRDefault="003C518D" w:rsidP="00D078EC">
      <w:pPr>
        <w:spacing w:line="240" w:lineRule="auto"/>
        <w:ind w:left="720" w:hanging="720"/>
        <w:jc w:val="both"/>
        <w:rPr>
          <w:rFonts w:cstheme="minorHAnsi"/>
        </w:rPr>
      </w:pPr>
      <w:r w:rsidRPr="003C518D">
        <w:rPr>
          <w:rFonts w:cstheme="minorHAnsi"/>
        </w:rPr>
        <w:lastRenderedPageBreak/>
        <w:t>Ford, John K.B., Volker B. Deecke, and James F. Pilkington. 2023. Dialects of Killer Whales in Coastal Northeastern Pacific Waters: A Catalogue of Call Types. https://orca.research.sfu.ca/call-library. Accessed 26 Feb. 2024 (or whatever date you accessed it).</w:t>
      </w:r>
    </w:p>
    <w:p w14:paraId="6E5F23EF" w14:textId="76273C0F" w:rsidR="008C2AFC" w:rsidRDefault="008C2AFC" w:rsidP="00D078EC">
      <w:pPr>
        <w:spacing w:line="240" w:lineRule="auto"/>
        <w:ind w:left="720" w:hanging="720"/>
        <w:jc w:val="both"/>
        <w:rPr>
          <w:rFonts w:cstheme="minorHAnsi"/>
        </w:rPr>
      </w:pPr>
      <w:r w:rsidRPr="008C2AFC">
        <w:rPr>
          <w:rFonts w:cstheme="minorHAnsi"/>
        </w:rPr>
        <w:t>Gillespie, D. M., Gordon, J., McHugh, R., Mclaren, D., Mellinger, D., Redmond, P., Thode, A., Trinder, P., &amp; Deng, X. Y. (2008). PAMGUARD: Semiautomated, open source software for real-time acoustic detection and localisation of cetaceans.</w:t>
      </w:r>
    </w:p>
    <w:p w14:paraId="5A37F326" w14:textId="22322146" w:rsidR="0091546C" w:rsidRDefault="0091546C" w:rsidP="00D078EC">
      <w:pPr>
        <w:spacing w:line="240" w:lineRule="auto"/>
        <w:ind w:left="720" w:hanging="720"/>
        <w:jc w:val="both"/>
        <w:rPr>
          <w:rFonts w:cstheme="minorHAnsi"/>
        </w:rPr>
      </w:pPr>
      <w:r w:rsidRPr="0091546C">
        <w:rPr>
          <w:rFonts w:cstheme="minorHAnsi"/>
        </w:rPr>
        <w:t>Kirsebom, O.S., Frazão, F., Padovese, B., Sakib, S.M., Su, Y., &amp; Matwin, S. (2022). MERIDIAN open-source software for deep learning-based acoustic data analysis. The Journal of the Acoustical Society of America.</w:t>
      </w:r>
      <w:r w:rsidRPr="0091546C">
        <w:t xml:space="preserve"> </w:t>
      </w:r>
      <w:hyperlink r:id="rId20" w:tgtFrame="_blank" w:history="1">
        <w:r w:rsidRPr="0091546C">
          <w:rPr>
            <w:rStyle w:val="Hyperlink"/>
            <w:rFonts w:cstheme="minorHAnsi"/>
          </w:rPr>
          <w:t>https://doi.org/10.1121/10.0010545</w:t>
        </w:r>
      </w:hyperlink>
    </w:p>
    <w:p w14:paraId="270F2E56" w14:textId="1F5732C5" w:rsidR="002020F5" w:rsidRDefault="00D019A3" w:rsidP="00D019A3">
      <w:pPr>
        <w:spacing w:line="240" w:lineRule="auto"/>
        <w:ind w:left="720" w:hanging="720"/>
        <w:jc w:val="both"/>
      </w:pPr>
      <w:r>
        <w:rPr>
          <w:rFonts w:cstheme="minorHAnsi"/>
        </w:rPr>
        <w:t xml:space="preserve">Murphy O (2023) Analysing marine vessel noise impacts on endangered Southern Resident killer whale acoustic behaviour during transits of Boundary Pass in the Salish Sea. MSc Thesis, Simon Fraser University </w:t>
      </w:r>
      <w:hyperlink r:id="rId21" w:history="1">
        <w:r w:rsidRPr="002020F5">
          <w:t>https://www.sfu.ca/~rjoy/OMurphy_ARP.pdf</w:t>
        </w:r>
      </w:hyperlink>
    </w:p>
    <w:p w14:paraId="3E7FC297" w14:textId="02A4887B" w:rsidR="002020F5" w:rsidRDefault="002020F5" w:rsidP="002020F5">
      <w:pPr>
        <w:spacing w:line="240" w:lineRule="auto"/>
        <w:ind w:left="720" w:hanging="720"/>
        <w:jc w:val="both"/>
      </w:pPr>
      <w:r w:rsidRPr="002020F5">
        <w:t>Shiu Y, Palmer KJ, Roch MA, et al. Deep neural networks for automated detection of marine mammal species [published correction appears in Sci Rep. 2020 Jun 30;10(1):11000] [published correction appears in Sci Rep. 2021 Oct 21;11(1):21189]. Sci Rep. 2020;10(1):607. Published 2020 Jan 17. doi:10.1038/s41598-020-57549-y</w:t>
      </w:r>
    </w:p>
    <w:p w14:paraId="17E6693C" w14:textId="166608CA" w:rsidR="002020F5" w:rsidRDefault="002020F5" w:rsidP="002020F5">
      <w:pPr>
        <w:spacing w:line="240" w:lineRule="auto"/>
        <w:ind w:left="720" w:hanging="720"/>
        <w:jc w:val="both"/>
      </w:pPr>
      <w:r w:rsidRPr="002020F5">
        <w:t xml:space="preserve">SIMRES (2020) Hydrophones. </w:t>
      </w:r>
      <w:hyperlink r:id="rId22" w:history="1">
        <w:r w:rsidRPr="002020F5">
          <w:rPr>
            <w:rStyle w:val="Hyperlink"/>
          </w:rPr>
          <w:t>https://simres.ca/projects/hydrophones/</w:t>
        </w:r>
      </w:hyperlink>
      <w:r w:rsidRPr="002020F5">
        <w:t xml:space="preserve"> (Accessed February 14</w:t>
      </w:r>
      <w:r w:rsidR="00FD162A">
        <w:t>,</w:t>
      </w:r>
      <w:r w:rsidRPr="002020F5">
        <w:t xml:space="preserve"> 2024)</w:t>
      </w:r>
    </w:p>
    <w:p w14:paraId="636BEBF2" w14:textId="7DE41F61" w:rsidR="005A20E8" w:rsidRPr="002020F5" w:rsidRDefault="005A20E8" w:rsidP="002020F5">
      <w:pPr>
        <w:spacing w:line="240" w:lineRule="auto"/>
        <w:ind w:left="720" w:hanging="720"/>
        <w:jc w:val="both"/>
      </w:pPr>
      <w:r w:rsidRPr="005A20E8">
        <w:t>Van Parijs, Sofie M., Chris W. Clark, Renata S. Sousa-Lima, Susan E. Parks, Shannon Rankin, Denise Risch, and Ilse C. Van Opzeeland. "Management and research applications of real-time and archival passive acoustic sensors over varying temporal and spatial scales." Marine Ecology Progress Series 395 (2009): 21-36.</w:t>
      </w:r>
    </w:p>
    <w:p w14:paraId="7D149060" w14:textId="77777777" w:rsidR="002020F5" w:rsidRPr="002020F5" w:rsidRDefault="002020F5" w:rsidP="002020F5">
      <w:pPr>
        <w:spacing w:line="240" w:lineRule="auto"/>
        <w:ind w:left="720" w:hanging="720"/>
        <w:jc w:val="both"/>
      </w:pPr>
    </w:p>
    <w:p w14:paraId="6F438282" w14:textId="77777777" w:rsidR="002020F5" w:rsidRDefault="002020F5" w:rsidP="00D019A3">
      <w:pPr>
        <w:spacing w:line="240" w:lineRule="auto"/>
        <w:ind w:left="720" w:hanging="720"/>
        <w:jc w:val="both"/>
      </w:pP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57023A07" w14:textId="0C163DB3" w:rsidR="00CD47EE" w:rsidRDefault="00CD47EE" w:rsidP="00CD47EE">
      <w:pPr>
        <w:pStyle w:val="Heading1"/>
      </w:pPr>
      <w:r>
        <w:t>Supplemental Information</w:t>
      </w:r>
    </w:p>
    <w:p w14:paraId="3FB6D25E" w14:textId="475D3AF3" w:rsidR="00CD47EE" w:rsidRDefault="00CD47EE" w:rsidP="00CD47EE">
      <w:pPr>
        <w:pStyle w:val="Heading2"/>
      </w:pPr>
      <w:bookmarkStart w:id="16" w:name="_Ref170116667"/>
      <w:r>
        <w:t>HALLO Annotation Guidelines</w:t>
      </w:r>
      <w:bookmarkEnd w:id="16"/>
    </w:p>
    <w:p w14:paraId="0E5B3618" w14:textId="6FF0C490" w:rsidR="00CD47EE" w:rsidRDefault="00CD47EE" w:rsidP="00CD47EE">
      <w:r>
        <w:t>The following section contains the annotation guidelines that were provided by expert annotators on the HALLO project.</w:t>
      </w:r>
    </w:p>
    <w:p w14:paraId="6D3DFFB7" w14:textId="77777777" w:rsidR="00CD47EE" w:rsidRPr="00CD47EE" w:rsidRDefault="00CD47EE" w:rsidP="00CD47EE">
      <w:pPr>
        <w:spacing w:after="0" w:line="276" w:lineRule="auto"/>
        <w:jc w:val="center"/>
        <w:rPr>
          <w:rFonts w:ascii="Arial" w:eastAsia="Arial" w:hAnsi="Arial" w:cs="Arial"/>
          <w:b/>
          <w:sz w:val="28"/>
          <w:szCs w:val="28"/>
          <w:lang w:val="en-GB" w:eastAsia="en-CA"/>
        </w:rPr>
      </w:pPr>
    </w:p>
    <w:p w14:paraId="42AF36D7" w14:textId="056C90AE" w:rsidR="00CD47EE" w:rsidRPr="00CD47EE" w:rsidRDefault="00CD47EE" w:rsidP="00CD47EE">
      <w:pPr>
        <w:spacing w:after="0" w:line="276" w:lineRule="auto"/>
        <w:jc w:val="center"/>
        <w:rPr>
          <w:rFonts w:eastAsia="Arial" w:cstheme="minorHAnsi"/>
          <w:b/>
          <w:sz w:val="28"/>
          <w:szCs w:val="28"/>
          <w:lang w:val="en-GB" w:eastAsia="en-CA"/>
        </w:rPr>
      </w:pPr>
      <w:r w:rsidRPr="00CD47EE">
        <w:rPr>
          <w:rFonts w:eastAsia="Arial" w:cstheme="minorHAnsi"/>
          <w:b/>
          <w:sz w:val="28"/>
          <w:szCs w:val="28"/>
          <w:lang w:val="en-GB" w:eastAsia="en-CA"/>
        </w:rPr>
        <w:t>Annotation Guidelines</w:t>
      </w:r>
    </w:p>
    <w:p w14:paraId="56D7A2C2" w14:textId="77777777" w:rsidR="00CD47EE" w:rsidRPr="00CD47EE" w:rsidRDefault="00CD47EE" w:rsidP="00CD47EE">
      <w:pPr>
        <w:spacing w:after="0" w:line="276" w:lineRule="auto"/>
        <w:ind w:left="720"/>
        <w:rPr>
          <w:rFonts w:eastAsia="Arial" w:cstheme="minorHAnsi"/>
          <w:sz w:val="24"/>
          <w:szCs w:val="24"/>
          <w:lang w:val="en-GB" w:eastAsia="en-CA"/>
        </w:rPr>
      </w:pPr>
    </w:p>
    <w:p w14:paraId="298BBF59"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Draw a box specifying the time and frequency boundaries that contain the call/sound</w:t>
      </w:r>
    </w:p>
    <w:p w14:paraId="71388F1F"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ssign labels to the box in the 4 label columns (or as many as possible)</w:t>
      </w:r>
    </w:p>
    <w:p w14:paraId="21D797A4"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 xml:space="preserve">Although the table below contains values for a variety of species for the ‘Sound.ID.Species’ field, our focus remains on Killer whales. Don’t go out of your way to annotate every single dolphin and vessel noise. All labels other than KW are basically there to add a bit of extra </w:t>
      </w:r>
      <w:r w:rsidRPr="00CD47EE">
        <w:rPr>
          <w:rFonts w:eastAsia="Arial" w:cstheme="minorHAnsi"/>
          <w:sz w:val="24"/>
          <w:szCs w:val="24"/>
          <w:lang w:val="en-GB" w:eastAsia="en-CA"/>
        </w:rPr>
        <w:lastRenderedPageBreak/>
        <w:t>information on difficult cases.  So, if there are humpback calls sneaking amidst killer whale calls and you think ‘Oh, this could be confusing! I think it’ll be helpful to mark this right here as a humpback’, please go ahead and label it! But you don’t need to chase down every single signal that is not a KW.</w:t>
      </w:r>
    </w:p>
    <w:p w14:paraId="66E14053" w14:textId="77777777" w:rsidR="00CD47EE" w:rsidRPr="00CD47EE" w:rsidRDefault="00CD47EE" w:rsidP="00CD47EE">
      <w:pPr>
        <w:spacing w:after="0" w:line="276" w:lineRule="auto"/>
        <w:ind w:left="720"/>
        <w:rPr>
          <w:rFonts w:eastAsia="Arial" w:cstheme="minorHAnsi"/>
          <w:sz w:val="24"/>
          <w:szCs w:val="24"/>
          <w:lang w:val="en-GB" w:eastAsia="en-CA"/>
        </w:rPr>
      </w:pPr>
    </w:p>
    <w:tbl>
      <w:tblPr>
        <w:tblW w:w="9480" w:type="dxa"/>
        <w:tblInd w:w="-2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920"/>
        <w:gridCol w:w="5220"/>
      </w:tblGrid>
      <w:tr w:rsidR="00CD47EE" w:rsidRPr="00CD47EE" w14:paraId="41689F34" w14:textId="77777777" w:rsidTr="006F6643">
        <w:tc>
          <w:tcPr>
            <w:tcW w:w="2340" w:type="dxa"/>
            <w:shd w:val="clear" w:color="auto" w:fill="auto"/>
            <w:tcMar>
              <w:top w:w="100" w:type="dxa"/>
              <w:left w:w="100" w:type="dxa"/>
              <w:bottom w:w="100" w:type="dxa"/>
              <w:right w:w="100" w:type="dxa"/>
            </w:tcMar>
          </w:tcPr>
          <w:p w14:paraId="6A6D90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abel field</w:t>
            </w:r>
          </w:p>
        </w:tc>
        <w:tc>
          <w:tcPr>
            <w:tcW w:w="1920" w:type="dxa"/>
            <w:shd w:val="clear" w:color="auto" w:fill="auto"/>
            <w:tcMar>
              <w:top w:w="100" w:type="dxa"/>
              <w:left w:w="100" w:type="dxa"/>
              <w:bottom w:w="100" w:type="dxa"/>
              <w:right w:w="100" w:type="dxa"/>
            </w:tcMar>
          </w:tcPr>
          <w:p w14:paraId="084DBB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ssible values</w:t>
            </w:r>
          </w:p>
        </w:tc>
        <w:tc>
          <w:tcPr>
            <w:tcW w:w="5220" w:type="dxa"/>
            <w:shd w:val="clear" w:color="auto" w:fill="auto"/>
            <w:tcMar>
              <w:top w:w="100" w:type="dxa"/>
              <w:left w:w="100" w:type="dxa"/>
              <w:bottom w:w="100" w:type="dxa"/>
              <w:right w:w="100" w:type="dxa"/>
            </w:tcMar>
          </w:tcPr>
          <w:p w14:paraId="292667C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u w:val="single"/>
                <w:lang w:val="en-GB" w:eastAsia="en-CA"/>
              </w:rPr>
            </w:pPr>
          </w:p>
        </w:tc>
      </w:tr>
      <w:tr w:rsidR="00CD47EE" w:rsidRPr="00CD47EE" w14:paraId="11D5A58E" w14:textId="77777777" w:rsidTr="006F6643">
        <w:tc>
          <w:tcPr>
            <w:tcW w:w="2340" w:type="dxa"/>
            <w:shd w:val="clear" w:color="auto" w:fill="auto"/>
            <w:tcMar>
              <w:top w:w="100" w:type="dxa"/>
              <w:left w:w="100" w:type="dxa"/>
              <w:bottom w:w="100" w:type="dxa"/>
              <w:right w:w="100" w:type="dxa"/>
            </w:tcMar>
          </w:tcPr>
          <w:p w14:paraId="65B05A2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ound_ID_Species</w:t>
            </w:r>
          </w:p>
        </w:tc>
        <w:tc>
          <w:tcPr>
            <w:tcW w:w="1920" w:type="dxa"/>
            <w:shd w:val="clear" w:color="auto" w:fill="auto"/>
            <w:tcMar>
              <w:top w:w="100" w:type="dxa"/>
              <w:left w:w="100" w:type="dxa"/>
              <w:bottom w:w="100" w:type="dxa"/>
              <w:right w:w="100" w:type="dxa"/>
            </w:tcMar>
          </w:tcPr>
          <w:p w14:paraId="397FFA0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7DA72F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iller whale</w:t>
            </w:r>
          </w:p>
        </w:tc>
      </w:tr>
      <w:tr w:rsidR="00CD47EE" w:rsidRPr="00CD47EE" w14:paraId="3B7726FE" w14:textId="77777777" w:rsidTr="006F6643">
        <w:tc>
          <w:tcPr>
            <w:tcW w:w="2340" w:type="dxa"/>
            <w:shd w:val="clear" w:color="auto" w:fill="auto"/>
            <w:tcMar>
              <w:top w:w="100" w:type="dxa"/>
              <w:left w:w="100" w:type="dxa"/>
              <w:bottom w:w="100" w:type="dxa"/>
              <w:right w:w="100" w:type="dxa"/>
            </w:tcMar>
          </w:tcPr>
          <w:p w14:paraId="4C3CF5A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9A8E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3F16A77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killer whale (if it was unknown but had the potential to be KW, it fell into this category)</w:t>
            </w:r>
          </w:p>
          <w:p w14:paraId="632271D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778BA09B" w14:textId="77777777" w:rsidTr="006F6643">
        <w:tc>
          <w:tcPr>
            <w:tcW w:w="2340" w:type="dxa"/>
            <w:shd w:val="clear" w:color="auto" w:fill="auto"/>
            <w:tcMar>
              <w:top w:w="100" w:type="dxa"/>
              <w:left w:w="100" w:type="dxa"/>
              <w:bottom w:w="100" w:type="dxa"/>
              <w:right w:w="100" w:type="dxa"/>
            </w:tcMar>
          </w:tcPr>
          <w:p w14:paraId="651FB3D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C43299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079EF0E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umpback whale</w:t>
            </w:r>
          </w:p>
        </w:tc>
      </w:tr>
      <w:tr w:rsidR="00CD47EE" w:rsidRPr="00CD47EE" w14:paraId="69547C97" w14:textId="77777777" w:rsidTr="006F6643">
        <w:tc>
          <w:tcPr>
            <w:tcW w:w="2340" w:type="dxa"/>
            <w:shd w:val="clear" w:color="auto" w:fill="auto"/>
            <w:tcMar>
              <w:top w:w="100" w:type="dxa"/>
              <w:left w:w="100" w:type="dxa"/>
              <w:bottom w:w="100" w:type="dxa"/>
              <w:right w:w="100" w:type="dxa"/>
            </w:tcMar>
          </w:tcPr>
          <w:p w14:paraId="429D555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DFCE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2CFB8A0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humpback whale (certainly not a KW, possibly a HW)</w:t>
            </w:r>
          </w:p>
          <w:p w14:paraId="48EA8DF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A0DFD70" w14:textId="77777777" w:rsidTr="006F6643">
        <w:tc>
          <w:tcPr>
            <w:tcW w:w="2340" w:type="dxa"/>
            <w:shd w:val="clear" w:color="auto" w:fill="auto"/>
            <w:tcMar>
              <w:top w:w="100" w:type="dxa"/>
              <w:left w:w="100" w:type="dxa"/>
              <w:bottom w:w="100" w:type="dxa"/>
              <w:right w:w="100" w:type="dxa"/>
            </w:tcMar>
          </w:tcPr>
          <w:p w14:paraId="693C9A7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4FF0A3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KW?</w:t>
            </w:r>
          </w:p>
          <w:p w14:paraId="5736EB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0FFA29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ither HW or KW, cannot determine </w:t>
            </w:r>
          </w:p>
        </w:tc>
      </w:tr>
      <w:tr w:rsidR="00CD47EE" w:rsidRPr="00CD47EE" w14:paraId="675B8C5F" w14:textId="77777777" w:rsidTr="006F6643">
        <w:tc>
          <w:tcPr>
            <w:tcW w:w="2340" w:type="dxa"/>
            <w:shd w:val="clear" w:color="auto" w:fill="auto"/>
            <w:tcMar>
              <w:top w:w="100" w:type="dxa"/>
              <w:left w:w="100" w:type="dxa"/>
              <w:bottom w:w="100" w:type="dxa"/>
              <w:right w:w="100" w:type="dxa"/>
            </w:tcMar>
          </w:tcPr>
          <w:p w14:paraId="25C05F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00FD84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p w14:paraId="5AE8E5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3BCF53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acific White Sided Dolphin</w:t>
            </w:r>
          </w:p>
          <w:p w14:paraId="73177E7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5CB98550" w14:textId="77777777" w:rsidTr="006F6643">
        <w:tc>
          <w:tcPr>
            <w:tcW w:w="2340" w:type="dxa"/>
            <w:shd w:val="clear" w:color="auto" w:fill="auto"/>
            <w:tcMar>
              <w:top w:w="100" w:type="dxa"/>
              <w:left w:w="100" w:type="dxa"/>
              <w:bottom w:w="100" w:type="dxa"/>
              <w:right w:w="100" w:type="dxa"/>
            </w:tcMar>
          </w:tcPr>
          <w:p w14:paraId="3E24FD2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C1025B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tc>
        <w:tc>
          <w:tcPr>
            <w:tcW w:w="5220" w:type="dxa"/>
            <w:shd w:val="clear" w:color="auto" w:fill="auto"/>
            <w:tcMar>
              <w:top w:w="100" w:type="dxa"/>
              <w:left w:w="100" w:type="dxa"/>
              <w:bottom w:w="100" w:type="dxa"/>
              <w:right w:w="100" w:type="dxa"/>
            </w:tcMar>
          </w:tcPr>
          <w:p w14:paraId="0284D7C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Pacific White Sided Dolphin</w:t>
            </w:r>
          </w:p>
          <w:p w14:paraId="3D57648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CA6CFE" w14:textId="77777777" w:rsidTr="006F6643">
        <w:tc>
          <w:tcPr>
            <w:tcW w:w="2340" w:type="dxa"/>
            <w:shd w:val="clear" w:color="auto" w:fill="auto"/>
            <w:tcMar>
              <w:top w:w="100" w:type="dxa"/>
              <w:left w:w="100" w:type="dxa"/>
              <w:bottom w:w="100" w:type="dxa"/>
              <w:right w:w="100" w:type="dxa"/>
            </w:tcMar>
          </w:tcPr>
          <w:p w14:paraId="543C23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238619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PWSD?</w:t>
            </w:r>
          </w:p>
          <w:p w14:paraId="6804162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FD2902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KW or PWSD, too faint or in descript to determine</w:t>
            </w:r>
          </w:p>
          <w:p w14:paraId="4BF1655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09FAE2B" w14:textId="77777777" w:rsidTr="006F6643">
        <w:tc>
          <w:tcPr>
            <w:tcW w:w="2340" w:type="dxa"/>
            <w:shd w:val="clear" w:color="auto" w:fill="auto"/>
            <w:tcMar>
              <w:top w:w="100" w:type="dxa"/>
              <w:left w:w="100" w:type="dxa"/>
              <w:bottom w:w="100" w:type="dxa"/>
              <w:right w:w="100" w:type="dxa"/>
            </w:tcMar>
          </w:tcPr>
          <w:p w14:paraId="1EC3F5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A7AC6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tc>
        <w:tc>
          <w:tcPr>
            <w:tcW w:w="5220" w:type="dxa"/>
            <w:shd w:val="clear" w:color="auto" w:fill="auto"/>
            <w:tcMar>
              <w:top w:w="100" w:type="dxa"/>
              <w:left w:w="100" w:type="dxa"/>
              <w:bottom w:w="100" w:type="dxa"/>
              <w:right w:w="100" w:type="dxa"/>
            </w:tcMar>
          </w:tcPr>
          <w:p w14:paraId="618D9B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rey Whale</w:t>
            </w:r>
          </w:p>
        </w:tc>
      </w:tr>
      <w:tr w:rsidR="00CD47EE" w:rsidRPr="00CD47EE" w14:paraId="28970F37" w14:textId="77777777" w:rsidTr="006F6643">
        <w:tc>
          <w:tcPr>
            <w:tcW w:w="2340" w:type="dxa"/>
            <w:shd w:val="clear" w:color="auto" w:fill="auto"/>
            <w:tcMar>
              <w:top w:w="100" w:type="dxa"/>
              <w:left w:w="100" w:type="dxa"/>
              <w:bottom w:w="100" w:type="dxa"/>
              <w:right w:w="100" w:type="dxa"/>
            </w:tcMar>
          </w:tcPr>
          <w:p w14:paraId="58E96A2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D9A65C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p w14:paraId="773EAC8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A6D83D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Grey Whale</w:t>
            </w:r>
          </w:p>
          <w:p w14:paraId="1667D65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7AF0EA9" w14:textId="77777777" w:rsidTr="006F6643">
        <w:tc>
          <w:tcPr>
            <w:tcW w:w="2340" w:type="dxa"/>
            <w:shd w:val="clear" w:color="auto" w:fill="auto"/>
            <w:tcMar>
              <w:top w:w="100" w:type="dxa"/>
              <w:left w:w="100" w:type="dxa"/>
              <w:bottom w:w="100" w:type="dxa"/>
              <w:right w:w="100" w:type="dxa"/>
            </w:tcMar>
          </w:tcPr>
          <w:p w14:paraId="462F86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4C733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GW?</w:t>
            </w:r>
          </w:p>
          <w:p w14:paraId="17EC6BE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3F376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HW or GW, cannot determine without further review</w:t>
            </w:r>
          </w:p>
          <w:p w14:paraId="0E1005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4868FF0" w14:textId="77777777" w:rsidTr="006F6643">
        <w:tc>
          <w:tcPr>
            <w:tcW w:w="2340" w:type="dxa"/>
            <w:shd w:val="clear" w:color="auto" w:fill="auto"/>
            <w:tcMar>
              <w:top w:w="100" w:type="dxa"/>
              <w:left w:w="100" w:type="dxa"/>
              <w:bottom w:w="100" w:type="dxa"/>
              <w:right w:w="100" w:type="dxa"/>
            </w:tcMar>
          </w:tcPr>
          <w:p w14:paraId="31D22E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73F8A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0BC1FDD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2C33129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ocalizations from a small unidentified odontocete, not PWSD</w:t>
            </w:r>
          </w:p>
          <w:p w14:paraId="3E5D18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298AE9" w14:textId="77777777" w:rsidTr="006F6643">
        <w:tc>
          <w:tcPr>
            <w:tcW w:w="2340" w:type="dxa"/>
            <w:shd w:val="clear" w:color="auto" w:fill="auto"/>
            <w:tcMar>
              <w:top w:w="100" w:type="dxa"/>
              <w:left w:w="100" w:type="dxa"/>
              <w:bottom w:w="100" w:type="dxa"/>
              <w:right w:w="100" w:type="dxa"/>
            </w:tcMar>
          </w:tcPr>
          <w:p w14:paraId="094CAD8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DAAB90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w:t>
            </w:r>
          </w:p>
        </w:tc>
        <w:tc>
          <w:tcPr>
            <w:tcW w:w="5220" w:type="dxa"/>
            <w:shd w:val="clear" w:color="auto" w:fill="auto"/>
            <w:tcMar>
              <w:top w:w="100" w:type="dxa"/>
              <w:left w:w="100" w:type="dxa"/>
              <w:bottom w:w="100" w:type="dxa"/>
              <w:right w:w="100" w:type="dxa"/>
            </w:tcMar>
          </w:tcPr>
          <w:p w14:paraId="79888A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cholocation clicks that can’t be safely identified as KW </w:t>
            </w:r>
          </w:p>
        </w:tc>
      </w:tr>
      <w:tr w:rsidR="00CD47EE" w:rsidRPr="00CD47EE" w14:paraId="78A020C3" w14:textId="77777777" w:rsidTr="006F6643">
        <w:tc>
          <w:tcPr>
            <w:tcW w:w="2340" w:type="dxa"/>
            <w:shd w:val="clear" w:color="auto" w:fill="auto"/>
            <w:tcMar>
              <w:top w:w="100" w:type="dxa"/>
              <w:left w:w="100" w:type="dxa"/>
              <w:bottom w:w="100" w:type="dxa"/>
              <w:right w:w="100" w:type="dxa"/>
            </w:tcMar>
          </w:tcPr>
          <w:p w14:paraId="02C2C6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54E2B8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22E9AE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9DBDD0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vocalizations from a small unidentified odontocete, not PWSD</w:t>
            </w:r>
          </w:p>
          <w:p w14:paraId="02BBC5C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9791375" w14:textId="77777777" w:rsidTr="006F6643">
        <w:tc>
          <w:tcPr>
            <w:tcW w:w="2340" w:type="dxa"/>
            <w:shd w:val="clear" w:color="auto" w:fill="auto"/>
            <w:tcMar>
              <w:top w:w="100" w:type="dxa"/>
              <w:left w:w="100" w:type="dxa"/>
              <w:bottom w:w="100" w:type="dxa"/>
              <w:right w:w="100" w:type="dxa"/>
            </w:tcMar>
          </w:tcPr>
          <w:p w14:paraId="3215CA2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8F85D7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w:t>
            </w:r>
          </w:p>
          <w:p w14:paraId="3B271D7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6A11EC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 Dolphin</w:t>
            </w:r>
          </w:p>
          <w:p w14:paraId="4E2701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35F72B2" w14:textId="77777777" w:rsidTr="006F6643">
        <w:tc>
          <w:tcPr>
            <w:tcW w:w="2340" w:type="dxa"/>
            <w:shd w:val="clear" w:color="auto" w:fill="auto"/>
            <w:tcMar>
              <w:top w:w="100" w:type="dxa"/>
              <w:left w:w="100" w:type="dxa"/>
              <w:bottom w:w="100" w:type="dxa"/>
              <w:right w:w="100" w:type="dxa"/>
            </w:tcMar>
          </w:tcPr>
          <w:p w14:paraId="44EC4A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7FD242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W</w:t>
            </w:r>
          </w:p>
          <w:p w14:paraId="0561F6E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A495E2D"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erm Whale</w:t>
            </w:r>
          </w:p>
          <w:p w14:paraId="0BAE938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1F3E19" w14:textId="77777777" w:rsidTr="006F6643">
        <w:tc>
          <w:tcPr>
            <w:tcW w:w="2340" w:type="dxa"/>
            <w:shd w:val="clear" w:color="auto" w:fill="auto"/>
            <w:tcMar>
              <w:top w:w="100" w:type="dxa"/>
              <w:left w:w="100" w:type="dxa"/>
              <w:bottom w:w="100" w:type="dxa"/>
              <w:right w:w="100" w:type="dxa"/>
            </w:tcMar>
          </w:tcPr>
          <w:p w14:paraId="3FBFF4C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21E2F2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1B043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0B2291A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483B830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4A42E2D" w14:textId="77777777" w:rsidTr="006F6643">
        <w:tc>
          <w:tcPr>
            <w:tcW w:w="2340" w:type="dxa"/>
            <w:shd w:val="clear" w:color="auto" w:fill="auto"/>
            <w:tcMar>
              <w:top w:w="100" w:type="dxa"/>
              <w:left w:w="100" w:type="dxa"/>
              <w:bottom w:w="100" w:type="dxa"/>
              <w:right w:w="100" w:type="dxa"/>
            </w:tcMar>
          </w:tcPr>
          <w:p w14:paraId="7F9E1DA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FE4379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Clang</w:t>
            </w:r>
          </w:p>
          <w:p w14:paraId="213608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0E1C2B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me metallic-like anthropogenic clang with unknown source</w:t>
            </w:r>
          </w:p>
          <w:p w14:paraId="5FF77D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54C1B56" w14:textId="77777777" w:rsidTr="006F6643">
        <w:tc>
          <w:tcPr>
            <w:tcW w:w="2340" w:type="dxa"/>
            <w:shd w:val="clear" w:color="auto" w:fill="auto"/>
            <w:tcMar>
              <w:top w:w="100" w:type="dxa"/>
              <w:left w:w="100" w:type="dxa"/>
              <w:bottom w:w="100" w:type="dxa"/>
              <w:right w:w="100" w:type="dxa"/>
            </w:tcMar>
          </w:tcPr>
          <w:p w14:paraId="198C323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270295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ooring</w:t>
            </w:r>
          </w:p>
          <w:p w14:paraId="13EF175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65F66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erived from the instrument’s mooring equipment</w:t>
            </w:r>
          </w:p>
          <w:p w14:paraId="24FBA7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6DC14C8" w14:textId="77777777" w:rsidTr="006F6643">
        <w:tc>
          <w:tcPr>
            <w:tcW w:w="2340" w:type="dxa"/>
            <w:shd w:val="clear" w:color="auto" w:fill="auto"/>
            <w:tcMar>
              <w:top w:w="100" w:type="dxa"/>
              <w:left w:w="100" w:type="dxa"/>
              <w:bottom w:w="100" w:type="dxa"/>
              <w:right w:w="100" w:type="dxa"/>
            </w:tcMar>
          </w:tcPr>
          <w:p w14:paraId="33C1B15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BC73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nar</w:t>
            </w:r>
          </w:p>
        </w:tc>
        <w:tc>
          <w:tcPr>
            <w:tcW w:w="5220" w:type="dxa"/>
            <w:shd w:val="clear" w:color="auto" w:fill="auto"/>
            <w:tcMar>
              <w:top w:w="100" w:type="dxa"/>
              <w:left w:w="100" w:type="dxa"/>
              <w:bottom w:w="100" w:type="dxa"/>
              <w:right w:w="100" w:type="dxa"/>
            </w:tcMar>
          </w:tcPr>
          <w:p w14:paraId="60959E0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ue to sonar activity</w:t>
            </w:r>
          </w:p>
        </w:tc>
      </w:tr>
      <w:tr w:rsidR="00CD47EE" w:rsidRPr="00CD47EE" w14:paraId="3E2E0B28" w14:textId="77777777" w:rsidTr="006F6643">
        <w:tc>
          <w:tcPr>
            <w:tcW w:w="2340" w:type="dxa"/>
            <w:shd w:val="clear" w:color="auto" w:fill="auto"/>
            <w:tcMar>
              <w:top w:w="100" w:type="dxa"/>
              <w:left w:w="100" w:type="dxa"/>
              <w:bottom w:w="100" w:type="dxa"/>
              <w:right w:w="100" w:type="dxa"/>
            </w:tcMar>
          </w:tcPr>
          <w:p w14:paraId="24163D3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437F4F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p w14:paraId="71BCD30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3F9DC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p w14:paraId="539CB73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3A2D52A" w14:textId="77777777" w:rsidTr="006F6643">
        <w:tc>
          <w:tcPr>
            <w:tcW w:w="2340" w:type="dxa"/>
            <w:shd w:val="clear" w:color="auto" w:fill="auto"/>
            <w:tcMar>
              <w:top w:w="100" w:type="dxa"/>
              <w:left w:w="100" w:type="dxa"/>
              <w:bottom w:w="100" w:type="dxa"/>
              <w:right w:w="100" w:type="dxa"/>
            </w:tcMar>
          </w:tcPr>
          <w:p w14:paraId="076EC44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_ecotype</w:t>
            </w:r>
          </w:p>
          <w:p w14:paraId="3F6C2A2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iller whales only)</w:t>
            </w:r>
          </w:p>
        </w:tc>
        <w:tc>
          <w:tcPr>
            <w:tcW w:w="1920" w:type="dxa"/>
            <w:shd w:val="clear" w:color="auto" w:fill="auto"/>
            <w:tcMar>
              <w:top w:w="100" w:type="dxa"/>
              <w:left w:w="100" w:type="dxa"/>
              <w:bottom w:w="100" w:type="dxa"/>
              <w:right w:w="100" w:type="dxa"/>
            </w:tcMar>
          </w:tcPr>
          <w:p w14:paraId="339A4F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SR</w:t>
            </w:r>
          </w:p>
        </w:tc>
        <w:tc>
          <w:tcPr>
            <w:tcW w:w="5220" w:type="dxa"/>
            <w:shd w:val="clear" w:color="auto" w:fill="auto"/>
            <w:tcMar>
              <w:top w:w="100" w:type="dxa"/>
              <w:left w:w="100" w:type="dxa"/>
              <w:bottom w:w="100" w:type="dxa"/>
              <w:right w:w="100" w:type="dxa"/>
            </w:tcMar>
          </w:tcPr>
          <w:p w14:paraId="41E2C4C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uthern Resident Killer Whale</w:t>
            </w:r>
          </w:p>
        </w:tc>
      </w:tr>
      <w:tr w:rsidR="00CD47EE" w:rsidRPr="00CD47EE" w14:paraId="3CF678CD" w14:textId="77777777" w:rsidTr="006F6643">
        <w:tc>
          <w:tcPr>
            <w:tcW w:w="2340" w:type="dxa"/>
            <w:shd w:val="clear" w:color="auto" w:fill="auto"/>
            <w:tcMar>
              <w:top w:w="100" w:type="dxa"/>
              <w:left w:w="100" w:type="dxa"/>
              <w:bottom w:w="100" w:type="dxa"/>
              <w:right w:w="100" w:type="dxa"/>
            </w:tcMar>
          </w:tcPr>
          <w:p w14:paraId="08D876D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7352D92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NR</w:t>
            </w:r>
          </w:p>
        </w:tc>
        <w:tc>
          <w:tcPr>
            <w:tcW w:w="5220" w:type="dxa"/>
            <w:shd w:val="clear" w:color="auto" w:fill="auto"/>
            <w:tcMar>
              <w:top w:w="100" w:type="dxa"/>
              <w:left w:w="100" w:type="dxa"/>
              <w:bottom w:w="100" w:type="dxa"/>
              <w:right w:w="100" w:type="dxa"/>
            </w:tcMar>
          </w:tcPr>
          <w:p w14:paraId="4C60E9C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rthern Resident Killer Whale</w:t>
            </w:r>
          </w:p>
        </w:tc>
      </w:tr>
      <w:tr w:rsidR="00CD47EE" w:rsidRPr="00CD47EE" w14:paraId="28B7EF84" w14:textId="77777777" w:rsidTr="006F6643">
        <w:tc>
          <w:tcPr>
            <w:tcW w:w="2340" w:type="dxa"/>
            <w:shd w:val="clear" w:color="auto" w:fill="auto"/>
            <w:tcMar>
              <w:top w:w="100" w:type="dxa"/>
              <w:left w:w="100" w:type="dxa"/>
              <w:bottom w:w="100" w:type="dxa"/>
              <w:right w:w="100" w:type="dxa"/>
            </w:tcMar>
          </w:tcPr>
          <w:p w14:paraId="568518B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18F2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T</w:t>
            </w:r>
          </w:p>
        </w:tc>
        <w:tc>
          <w:tcPr>
            <w:tcW w:w="5220" w:type="dxa"/>
            <w:shd w:val="clear" w:color="auto" w:fill="auto"/>
            <w:tcMar>
              <w:top w:w="100" w:type="dxa"/>
              <w:left w:w="100" w:type="dxa"/>
              <w:bottom w:w="100" w:type="dxa"/>
              <w:right w:w="100" w:type="dxa"/>
            </w:tcMar>
          </w:tcPr>
          <w:p w14:paraId="7BACA16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Transient (Bigg’s) Killer Whale</w:t>
            </w:r>
          </w:p>
        </w:tc>
      </w:tr>
      <w:tr w:rsidR="00CD47EE" w:rsidRPr="00CD47EE" w14:paraId="42A7C5C4" w14:textId="77777777" w:rsidTr="006F6643">
        <w:tc>
          <w:tcPr>
            <w:tcW w:w="2340" w:type="dxa"/>
            <w:shd w:val="clear" w:color="auto" w:fill="auto"/>
            <w:tcMar>
              <w:top w:w="100" w:type="dxa"/>
              <w:left w:w="100" w:type="dxa"/>
              <w:bottom w:w="100" w:type="dxa"/>
              <w:right w:w="100" w:type="dxa"/>
            </w:tcMar>
          </w:tcPr>
          <w:p w14:paraId="336C565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3A5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U</w:t>
            </w:r>
          </w:p>
          <w:p w14:paraId="7EFF2FA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ED3E93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Outercoast Transient (Bigg’s) Killer Whale </w:t>
            </w:r>
          </w:p>
        </w:tc>
      </w:tr>
      <w:tr w:rsidR="00CD47EE" w:rsidRPr="00CD47EE" w14:paraId="319B20AB" w14:textId="77777777" w:rsidTr="006F6643">
        <w:tc>
          <w:tcPr>
            <w:tcW w:w="2340" w:type="dxa"/>
            <w:shd w:val="clear" w:color="auto" w:fill="auto"/>
            <w:tcMar>
              <w:top w:w="100" w:type="dxa"/>
              <w:left w:w="100" w:type="dxa"/>
              <w:bottom w:w="100" w:type="dxa"/>
              <w:right w:w="100" w:type="dxa"/>
            </w:tcMar>
          </w:tcPr>
          <w:p w14:paraId="395ACCA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B6A7524"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 xml:space="preserve">KWO </w:t>
            </w:r>
          </w:p>
        </w:tc>
        <w:tc>
          <w:tcPr>
            <w:tcW w:w="5220" w:type="dxa"/>
            <w:shd w:val="clear" w:color="auto" w:fill="auto"/>
            <w:tcMar>
              <w:top w:w="100" w:type="dxa"/>
              <w:left w:w="100" w:type="dxa"/>
              <w:bottom w:w="100" w:type="dxa"/>
              <w:right w:w="100" w:type="dxa"/>
            </w:tcMar>
          </w:tcPr>
          <w:p w14:paraId="6E1CC8AE"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Offshore Killer Whale</w:t>
            </w:r>
          </w:p>
          <w:p w14:paraId="614BBCE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8C45FA4" w14:textId="77777777" w:rsidTr="006F6643">
        <w:tc>
          <w:tcPr>
            <w:tcW w:w="2340" w:type="dxa"/>
            <w:shd w:val="clear" w:color="auto" w:fill="auto"/>
            <w:tcMar>
              <w:top w:w="100" w:type="dxa"/>
              <w:left w:w="100" w:type="dxa"/>
              <w:bottom w:w="100" w:type="dxa"/>
              <w:right w:w="100" w:type="dxa"/>
            </w:tcMar>
          </w:tcPr>
          <w:p w14:paraId="27411AC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7AD629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21AD19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56ADF1CD" w14:textId="77777777" w:rsidTr="006F6643">
        <w:tc>
          <w:tcPr>
            <w:tcW w:w="2340" w:type="dxa"/>
            <w:shd w:val="clear" w:color="auto" w:fill="auto"/>
            <w:tcMar>
              <w:top w:w="100" w:type="dxa"/>
              <w:left w:w="100" w:type="dxa"/>
              <w:bottom w:w="100" w:type="dxa"/>
              <w:right w:w="100" w:type="dxa"/>
            </w:tcMar>
          </w:tcPr>
          <w:p w14:paraId="7095BB9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d</w:t>
            </w:r>
          </w:p>
          <w:p w14:paraId="3B4A85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WSR only)</w:t>
            </w:r>
          </w:p>
        </w:tc>
        <w:tc>
          <w:tcPr>
            <w:tcW w:w="1920" w:type="dxa"/>
            <w:shd w:val="clear" w:color="auto" w:fill="auto"/>
            <w:tcMar>
              <w:top w:w="100" w:type="dxa"/>
              <w:left w:w="100" w:type="dxa"/>
              <w:bottom w:w="100" w:type="dxa"/>
              <w:right w:w="100" w:type="dxa"/>
            </w:tcMar>
          </w:tcPr>
          <w:p w14:paraId="34F8B30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w:t>
            </w:r>
          </w:p>
        </w:tc>
        <w:tc>
          <w:tcPr>
            <w:tcW w:w="5220" w:type="dxa"/>
            <w:shd w:val="clear" w:color="auto" w:fill="auto"/>
            <w:tcMar>
              <w:top w:w="100" w:type="dxa"/>
              <w:left w:w="100" w:type="dxa"/>
              <w:bottom w:w="100" w:type="dxa"/>
              <w:right w:w="100" w:type="dxa"/>
            </w:tcMar>
          </w:tcPr>
          <w:p w14:paraId="43F9869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 pod</w:t>
            </w:r>
          </w:p>
        </w:tc>
      </w:tr>
      <w:tr w:rsidR="00CD47EE" w:rsidRPr="00CD47EE" w14:paraId="2CA42867" w14:textId="77777777" w:rsidTr="006F6643">
        <w:tc>
          <w:tcPr>
            <w:tcW w:w="2340" w:type="dxa"/>
            <w:shd w:val="clear" w:color="auto" w:fill="auto"/>
            <w:tcMar>
              <w:top w:w="100" w:type="dxa"/>
              <w:left w:w="100" w:type="dxa"/>
              <w:bottom w:w="100" w:type="dxa"/>
              <w:right w:w="100" w:type="dxa"/>
            </w:tcMar>
          </w:tcPr>
          <w:p w14:paraId="6A222B3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BE11D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t>
            </w:r>
          </w:p>
        </w:tc>
        <w:tc>
          <w:tcPr>
            <w:tcW w:w="5220" w:type="dxa"/>
            <w:shd w:val="clear" w:color="auto" w:fill="auto"/>
            <w:tcMar>
              <w:top w:w="100" w:type="dxa"/>
              <w:left w:w="100" w:type="dxa"/>
              <w:bottom w:w="100" w:type="dxa"/>
              <w:right w:w="100" w:type="dxa"/>
            </w:tcMar>
          </w:tcPr>
          <w:p w14:paraId="4628F74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 pod</w:t>
            </w:r>
          </w:p>
        </w:tc>
      </w:tr>
      <w:tr w:rsidR="00CD47EE" w:rsidRPr="00CD47EE" w14:paraId="2D22D5BE" w14:textId="77777777" w:rsidTr="006F6643">
        <w:tc>
          <w:tcPr>
            <w:tcW w:w="2340" w:type="dxa"/>
            <w:shd w:val="clear" w:color="auto" w:fill="auto"/>
            <w:tcMar>
              <w:top w:w="100" w:type="dxa"/>
              <w:left w:w="100" w:type="dxa"/>
              <w:bottom w:w="100" w:type="dxa"/>
              <w:right w:w="100" w:type="dxa"/>
            </w:tcMar>
          </w:tcPr>
          <w:p w14:paraId="30AED2A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DD5403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w:t>
            </w:r>
          </w:p>
        </w:tc>
        <w:tc>
          <w:tcPr>
            <w:tcW w:w="5220" w:type="dxa"/>
            <w:shd w:val="clear" w:color="auto" w:fill="auto"/>
            <w:tcMar>
              <w:top w:w="100" w:type="dxa"/>
              <w:left w:w="100" w:type="dxa"/>
              <w:bottom w:w="100" w:type="dxa"/>
              <w:right w:w="100" w:type="dxa"/>
            </w:tcMar>
          </w:tcPr>
          <w:p w14:paraId="390C6F9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 pod</w:t>
            </w:r>
          </w:p>
        </w:tc>
      </w:tr>
      <w:tr w:rsidR="00CD47EE" w:rsidRPr="00CD47EE" w14:paraId="10048B5D" w14:textId="77777777" w:rsidTr="006F6643">
        <w:tc>
          <w:tcPr>
            <w:tcW w:w="2340" w:type="dxa"/>
            <w:shd w:val="clear" w:color="auto" w:fill="auto"/>
            <w:tcMar>
              <w:top w:w="100" w:type="dxa"/>
              <w:left w:w="100" w:type="dxa"/>
              <w:bottom w:w="100" w:type="dxa"/>
              <w:right w:w="100" w:type="dxa"/>
            </w:tcMar>
          </w:tcPr>
          <w:p w14:paraId="2C6EAF9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D531E5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68BF5AA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4588A0EB" w14:textId="77777777" w:rsidTr="006F6643">
        <w:tc>
          <w:tcPr>
            <w:tcW w:w="2340" w:type="dxa"/>
            <w:shd w:val="clear" w:color="auto" w:fill="auto"/>
            <w:tcMar>
              <w:top w:w="100" w:type="dxa"/>
              <w:left w:w="100" w:type="dxa"/>
              <w:bottom w:w="100" w:type="dxa"/>
              <w:right w:w="100" w:type="dxa"/>
            </w:tcMar>
          </w:tcPr>
          <w:p w14:paraId="19631D1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A5FDE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L</w:t>
            </w:r>
          </w:p>
        </w:tc>
        <w:tc>
          <w:tcPr>
            <w:tcW w:w="5220" w:type="dxa"/>
            <w:shd w:val="clear" w:color="auto" w:fill="auto"/>
            <w:tcMar>
              <w:top w:w="100" w:type="dxa"/>
              <w:left w:w="100" w:type="dxa"/>
              <w:bottom w:w="100" w:type="dxa"/>
              <w:right w:w="100" w:type="dxa"/>
            </w:tcMar>
          </w:tcPr>
          <w:p w14:paraId="1AF860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 or L pod (because of the call types they have in common)</w:t>
            </w:r>
          </w:p>
        </w:tc>
      </w:tr>
      <w:tr w:rsidR="00CD47EE" w:rsidRPr="00CD47EE" w14:paraId="27EB0E36" w14:textId="77777777" w:rsidTr="006F6643">
        <w:tc>
          <w:tcPr>
            <w:tcW w:w="2340" w:type="dxa"/>
            <w:shd w:val="clear" w:color="auto" w:fill="auto"/>
            <w:tcMar>
              <w:top w:w="100" w:type="dxa"/>
              <w:left w:w="100" w:type="dxa"/>
              <w:bottom w:w="100" w:type="dxa"/>
              <w:right w:w="100" w:type="dxa"/>
            </w:tcMar>
          </w:tcPr>
          <w:p w14:paraId="25922FF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all_Type</w:t>
            </w:r>
          </w:p>
        </w:tc>
        <w:tc>
          <w:tcPr>
            <w:tcW w:w="1920" w:type="dxa"/>
            <w:shd w:val="clear" w:color="auto" w:fill="auto"/>
            <w:tcMar>
              <w:top w:w="100" w:type="dxa"/>
              <w:left w:w="100" w:type="dxa"/>
              <w:bottom w:w="100" w:type="dxa"/>
              <w:right w:w="100" w:type="dxa"/>
            </w:tcMar>
          </w:tcPr>
          <w:p w14:paraId="7445D8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w:t>
            </w:r>
          </w:p>
        </w:tc>
        <w:tc>
          <w:tcPr>
            <w:tcW w:w="5220" w:type="dxa"/>
            <w:shd w:val="clear" w:color="auto" w:fill="auto"/>
            <w:tcMar>
              <w:top w:w="100" w:type="dxa"/>
              <w:left w:w="100" w:type="dxa"/>
              <w:bottom w:w="100" w:type="dxa"/>
              <w:right w:w="100" w:type="dxa"/>
            </w:tcMar>
          </w:tcPr>
          <w:p w14:paraId="368F062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 call</w:t>
            </w:r>
          </w:p>
        </w:tc>
      </w:tr>
      <w:tr w:rsidR="00CD47EE" w:rsidRPr="00CD47EE" w14:paraId="51164503" w14:textId="77777777" w:rsidTr="006F6643">
        <w:tc>
          <w:tcPr>
            <w:tcW w:w="2340" w:type="dxa"/>
            <w:shd w:val="clear" w:color="auto" w:fill="auto"/>
            <w:tcMar>
              <w:top w:w="100" w:type="dxa"/>
              <w:left w:w="100" w:type="dxa"/>
              <w:bottom w:w="100" w:type="dxa"/>
              <w:right w:w="100" w:type="dxa"/>
            </w:tcMar>
          </w:tcPr>
          <w:p w14:paraId="7F8CE8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BC0BA9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w:t>
            </w:r>
          </w:p>
        </w:tc>
        <w:tc>
          <w:tcPr>
            <w:tcW w:w="5220" w:type="dxa"/>
            <w:shd w:val="clear" w:color="auto" w:fill="auto"/>
            <w:tcMar>
              <w:top w:w="100" w:type="dxa"/>
              <w:left w:w="100" w:type="dxa"/>
              <w:bottom w:w="100" w:type="dxa"/>
              <w:right w:w="100" w:type="dxa"/>
            </w:tcMar>
          </w:tcPr>
          <w:p w14:paraId="0BC2F3F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 call</w:t>
            </w:r>
          </w:p>
        </w:tc>
      </w:tr>
      <w:tr w:rsidR="00CD47EE" w:rsidRPr="00CD47EE" w14:paraId="7D6B2EAA" w14:textId="77777777" w:rsidTr="006F6643">
        <w:tc>
          <w:tcPr>
            <w:tcW w:w="2340" w:type="dxa"/>
            <w:shd w:val="clear" w:color="auto" w:fill="auto"/>
            <w:tcMar>
              <w:top w:w="100" w:type="dxa"/>
              <w:left w:w="100" w:type="dxa"/>
              <w:bottom w:w="100" w:type="dxa"/>
              <w:right w:w="100" w:type="dxa"/>
            </w:tcMar>
          </w:tcPr>
          <w:p w14:paraId="5E626EB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13E282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w:t>
            </w:r>
          </w:p>
        </w:tc>
        <w:tc>
          <w:tcPr>
            <w:tcW w:w="5220" w:type="dxa"/>
            <w:shd w:val="clear" w:color="auto" w:fill="auto"/>
            <w:tcMar>
              <w:top w:w="100" w:type="dxa"/>
              <w:left w:w="100" w:type="dxa"/>
              <w:bottom w:w="100" w:type="dxa"/>
              <w:right w:w="100" w:type="dxa"/>
            </w:tcMar>
          </w:tcPr>
          <w:p w14:paraId="4897AA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5191BB" w14:textId="77777777" w:rsidTr="006F6643">
        <w:tc>
          <w:tcPr>
            <w:tcW w:w="2340" w:type="dxa"/>
            <w:shd w:val="clear" w:color="auto" w:fill="auto"/>
            <w:tcMar>
              <w:top w:w="100" w:type="dxa"/>
              <w:left w:w="100" w:type="dxa"/>
              <w:bottom w:w="100" w:type="dxa"/>
              <w:right w:w="100" w:type="dxa"/>
            </w:tcMar>
          </w:tcPr>
          <w:p w14:paraId="13EA3E2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1C5E099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L</w:t>
            </w:r>
          </w:p>
        </w:tc>
        <w:tc>
          <w:tcPr>
            <w:tcW w:w="5220" w:type="dxa"/>
            <w:shd w:val="clear" w:color="auto" w:fill="auto"/>
            <w:tcMar>
              <w:top w:w="100" w:type="dxa"/>
              <w:left w:w="100" w:type="dxa"/>
              <w:bottom w:w="100" w:type="dxa"/>
              <w:right w:w="100" w:type="dxa"/>
            </w:tcMar>
          </w:tcPr>
          <w:p w14:paraId="5EA3005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 clicks</w:t>
            </w:r>
          </w:p>
        </w:tc>
      </w:tr>
      <w:tr w:rsidR="00CD47EE" w:rsidRPr="00CD47EE" w14:paraId="0C85B10E" w14:textId="77777777" w:rsidTr="006F6643">
        <w:tc>
          <w:tcPr>
            <w:tcW w:w="2340" w:type="dxa"/>
            <w:shd w:val="clear" w:color="auto" w:fill="auto"/>
            <w:tcMar>
              <w:top w:w="100" w:type="dxa"/>
              <w:left w:w="100" w:type="dxa"/>
              <w:bottom w:w="100" w:type="dxa"/>
              <w:right w:w="100" w:type="dxa"/>
            </w:tcMar>
          </w:tcPr>
          <w:p w14:paraId="0A50714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6691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35C9747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055734CA" w14:textId="77777777" w:rsidTr="006F6643">
        <w:tc>
          <w:tcPr>
            <w:tcW w:w="2340" w:type="dxa"/>
            <w:shd w:val="clear" w:color="auto" w:fill="auto"/>
            <w:tcMar>
              <w:top w:w="100" w:type="dxa"/>
              <w:left w:w="100" w:type="dxa"/>
              <w:bottom w:w="100" w:type="dxa"/>
              <w:right w:w="100" w:type="dxa"/>
            </w:tcMar>
          </w:tcPr>
          <w:p w14:paraId="7FE62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onfidence</w:t>
            </w:r>
          </w:p>
        </w:tc>
        <w:tc>
          <w:tcPr>
            <w:tcW w:w="1920" w:type="dxa"/>
            <w:shd w:val="clear" w:color="auto" w:fill="auto"/>
            <w:tcMar>
              <w:top w:w="100" w:type="dxa"/>
              <w:left w:w="100" w:type="dxa"/>
              <w:bottom w:w="100" w:type="dxa"/>
              <w:right w:w="100" w:type="dxa"/>
            </w:tcMar>
          </w:tcPr>
          <w:p w14:paraId="3B49C5A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igh</w:t>
            </w:r>
          </w:p>
          <w:p w14:paraId="18302EF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edium</w:t>
            </w:r>
          </w:p>
          <w:p w14:paraId="0B86CCB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Low</w:t>
            </w:r>
          </w:p>
          <w:p w14:paraId="4D695709" w14:textId="77777777" w:rsidR="00CD47EE" w:rsidRPr="00CD47EE" w:rsidRDefault="00CD47EE" w:rsidP="00CD47EE">
            <w:pPr>
              <w:widowControl w:val="0"/>
              <w:spacing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D3CCF1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Refers to the entry in the field of highest resolution (eg call_type if there is something in there, otherwise in KW_ecotype if that’s the last field that has info, etc). </w:t>
            </w:r>
          </w:p>
          <w:p w14:paraId="00E138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Confidence to be indicated only if the field has no question mark. If there is a question mark, it is assumed that the confidence is very low. </w:t>
            </w:r>
          </w:p>
          <w:p w14:paraId="5B346D6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lastRenderedPageBreak/>
              <w:t xml:space="preserve">If there is no question mark and confidence level field is blank, it will be assumed to be high. </w:t>
            </w:r>
          </w:p>
        </w:tc>
      </w:tr>
    </w:tbl>
    <w:p w14:paraId="7D90D2D1"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7F486ED"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C39D403" w14:textId="77777777" w:rsidR="00CD47EE" w:rsidRPr="00CD47EE" w:rsidRDefault="00CD47EE" w:rsidP="00CD47EE"/>
    <w:p w14:paraId="13F28E6D" w14:textId="7D6BCDFB" w:rsidR="009647C9" w:rsidRDefault="009647C9" w:rsidP="002E6980">
      <w:pPr>
        <w:pStyle w:val="Heading1"/>
      </w:pPr>
      <w:r>
        <w:t>Notes to Authors</w:t>
      </w:r>
    </w:p>
    <w:p w14:paraId="02D52533" w14:textId="55BC25CC" w:rsidR="009647C9" w:rsidRDefault="009647C9" w:rsidP="009647C9"/>
    <w:p w14:paraId="2E02D9CE" w14:textId="23D2FCD9" w:rsidR="00B47EBA" w:rsidRDefault="00B47EBA" w:rsidP="009647C9">
      <w:r>
        <w:t>Group Discussion Points</w:t>
      </w:r>
    </w:p>
    <w:p w14:paraId="703ADC35" w14:textId="1D1ED31E" w:rsidR="00B47EBA" w:rsidRDefault="00B47EBA" w:rsidP="009647C9"/>
    <w:p w14:paraId="210D2097" w14:textId="33057274" w:rsidR="00B47EBA" w:rsidRDefault="00B47EBA" w:rsidP="009647C9">
      <w:r>
        <w:t>Clarification: calls, whistles, pulsed calls.</w:t>
      </w:r>
      <w:r w:rsidR="00253C6B">
        <w:t xml:space="preserve"> I would classify pulsed calls and whistles as ‘calls’. Is the typical jargon ‘pulsed calls’ simplified to ‘calls’?</w:t>
      </w:r>
      <w:r>
        <w:t xml:space="preserve"> Need consistency across labelling or a better understanding</w:t>
      </w:r>
    </w:p>
    <w:p w14:paraId="3A7A655C" w14:textId="77777777" w:rsidR="00B47EBA" w:rsidRDefault="00B47EBA" w:rsidP="009647C9"/>
    <w:p w14:paraId="3993C49C" w14:textId="73048801" w:rsidR="009647C9" w:rsidRDefault="009647C9" w:rsidP="009647C9">
      <w:r>
        <w:t>Each section in the methods should contain the following sections</w:t>
      </w:r>
    </w:p>
    <w:p w14:paraId="0FE29397" w14:textId="1F97AA45" w:rsidR="008671E3" w:rsidRDefault="008671E3" w:rsidP="009647C9">
      <w:r>
        <w:t>What other figures/tables should we include?</w:t>
      </w:r>
    </w:p>
    <w:p w14:paraId="186BE14D" w14:textId="7DAEFE57" w:rsidR="00ED5A28" w:rsidRDefault="00ED5A28" w:rsidP="009647C9"/>
    <w:p w14:paraId="0F7C5402" w14:textId="7ED52440" w:rsidR="00ED5A28" w:rsidRDefault="00ED5A28" w:rsidP="005A20E8">
      <w:r>
        <w:t>ONC double annotation effort – I’m still vague here. Please someone fill in the blanks</w:t>
      </w:r>
      <w:r w:rsidR="005A20E8">
        <w:t xml:space="preserve">. If April and Jenn annotated only some of what Jasper did, then we need to define these as two different datasets – which is fine but we need to know what that is. </w:t>
      </w:r>
    </w:p>
    <w:p w14:paraId="5FBE3359" w14:textId="1EC4C543" w:rsidR="009647C9" w:rsidRDefault="009647C9" w:rsidP="009647C9"/>
    <w:p w14:paraId="3B0D9DDE" w14:textId="77777777" w:rsidR="009647C9" w:rsidRDefault="009647C9" w:rsidP="009647C9">
      <w:pPr>
        <w:rPr>
          <w:b/>
          <w:bCs/>
        </w:rPr>
      </w:pPr>
      <w:r>
        <w:rPr>
          <w:b/>
          <w:bCs/>
        </w:rPr>
        <w:t xml:space="preserve">Deployment – </w:t>
      </w:r>
      <w:r w:rsidRPr="002A6CBA">
        <w:t>sample rate, deployment depth, hydrophone, recorder, are all files included or only files with annotations?</w:t>
      </w:r>
    </w:p>
    <w:p w14:paraId="146E15A8" w14:textId="77777777" w:rsidR="009647C9" w:rsidRPr="002A6CBA" w:rsidRDefault="009647C9" w:rsidP="009647C9">
      <w:r>
        <w:rPr>
          <w:b/>
          <w:bCs/>
        </w:rPr>
        <w:t xml:space="preserve">Processing – </w:t>
      </w:r>
      <w:r w:rsidRPr="002A6CBA">
        <w:t>How ere the data processed? Filters? Detectors (.e.g Pamguard version, whistle moan detector including settings parameters)</w:t>
      </w:r>
    </w:p>
    <w:p w14:paraId="7DD04C57" w14:textId="4914F7DA" w:rsidR="009647C9" w:rsidRPr="006A60BF" w:rsidRDefault="009647C9" w:rsidP="009647C9">
      <w:pPr>
        <w:rPr>
          <w:b/>
          <w:bCs/>
        </w:rPr>
      </w:pPr>
      <w:r>
        <w:rPr>
          <w:b/>
          <w:bCs/>
        </w:rPr>
        <w:t xml:space="preserve">Annotation- </w:t>
      </w:r>
      <w:r w:rsidRPr="002A6CBA">
        <w:t xml:space="preserve">Which type of signals were annotated? KW pulsed calls only? KW whistles and pulsed calls? What was annotated, the detections? The file only? </w:t>
      </w:r>
    </w:p>
    <w:p w14:paraId="2BCA16B0" w14:textId="77777777" w:rsidR="009647C9" w:rsidRPr="002E6980" w:rsidRDefault="009647C9" w:rsidP="002E6980"/>
    <w:sectPr w:rsidR="009647C9" w:rsidRPr="002E6980" w:rsidSect="007565DB">
      <w:pgSz w:w="12240" w:h="15840"/>
      <w:pgMar w:top="135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Pilkington, James" w:date="2024-02-23T18:02:00Z" w:initials="PJ">
    <w:p w14:paraId="323736F0" w14:textId="77777777" w:rsidR="003943D6" w:rsidRDefault="003943D6" w:rsidP="003943D6">
      <w:pPr>
        <w:pStyle w:val="CommentText"/>
      </w:pPr>
      <w:r>
        <w:rPr>
          <w:rStyle w:val="CommentReference"/>
        </w:rPr>
        <w:annotationRef/>
      </w:r>
      <w:r>
        <w:t xml:space="preserve">If it is relevant, we used an FFT length of 512 and hop size of 50% (256). </w:t>
      </w:r>
    </w:p>
  </w:comment>
  <w:comment w:id="3" w:author="Kaitlin Palmer" w:date="2024-01-19T23:16:00Z" w:initials="KP">
    <w:p w14:paraId="0B437387" w14:textId="77777777" w:rsidR="003943D6" w:rsidRDefault="003943D6" w:rsidP="003943D6">
      <w:pPr>
        <w:pStyle w:val="CommentText"/>
      </w:pPr>
      <w:r>
        <w:rPr>
          <w:rStyle w:val="CommentReference"/>
        </w:rPr>
        <w:annotationRef/>
      </w:r>
      <w:r>
        <w:t>I’ve gone in and changed any (KW?) that also had an ecotype to KW</w:t>
      </w:r>
    </w:p>
  </w:comment>
  <w:comment w:id="4" w:author="Pilkington, James" w:date="2024-02-23T17:22:00Z" w:initials="KP">
    <w:p w14:paraId="35B3A975" w14:textId="77777777" w:rsidR="003943D6" w:rsidRDefault="003943D6" w:rsidP="003943D6">
      <w:pPr>
        <w:pStyle w:val="CommentText"/>
      </w:pPr>
      <w:r>
        <w:rPr>
          <w:rStyle w:val="CommentReference"/>
        </w:rPr>
        <w:annotationRef/>
      </w:r>
      <w:r>
        <w:t xml:space="preserve">Hi Kate, I don't think that is a good thing to do here. If both, the Sound.Type and the KW.Type classes contained question mark, e.g. KW? with KWT?, it would denote uncertainty in the sound being KW, but if it is KW, it could be Bigg's.  There is still uncertainty in all levels, and that uncertainty should remain.  It seems like only 5 out of the ~433K detections falls into this category, is that also how many you have?  I would leave the uncertainty. </w:t>
      </w:r>
    </w:p>
  </w:comment>
  <w:comment w:id="5" w:author="Kaitlin Palmer [2]" w:date="2024-06-24T10:12:00Z" w:initials="KP">
    <w:p w14:paraId="67AF2A44" w14:textId="77777777" w:rsidR="0088680E" w:rsidRDefault="0088680E" w:rsidP="0088680E">
      <w:pPr>
        <w:pStyle w:val="CommentText"/>
      </w:pPr>
      <w:r>
        <w:rPr>
          <w:rStyle w:val="CommentReference"/>
        </w:rPr>
        <w:annotationRef/>
      </w:r>
      <w:r>
        <w:rPr>
          <w:lang w:val="en-CA"/>
        </w:rPr>
        <w:t xml:space="preserve">So I’ve addressed this by providing users with a quick and dirty annotation table and then the original annotations. So people can go back and make their own decisions about what they do and do not want to include when they train their models. </w:t>
      </w:r>
    </w:p>
  </w:comment>
  <w:comment w:id="6" w:author="Pilkington, James" w:date="2024-02-23T17:47:00Z" w:initials="PJ">
    <w:p w14:paraId="4878B5CF" w14:textId="6ACEDB16" w:rsidR="003943D6" w:rsidRDefault="003943D6" w:rsidP="003943D6">
      <w:pPr>
        <w:pStyle w:val="CommentText"/>
      </w:pPr>
      <w:r>
        <w:rPr>
          <w:rStyle w:val="CommentReference"/>
        </w:rPr>
        <w:annotationRef/>
      </w:r>
      <w:r>
        <w:t>See above comment. I don't think this was the right thing to do, but may be insignificant.</w:t>
      </w:r>
    </w:p>
  </w:comment>
  <w:comment w:id="7" w:author="Kaitlin Palmer [2]" w:date="2024-06-24T10:14:00Z" w:initials="KP">
    <w:p w14:paraId="1CB7DBF3" w14:textId="77777777" w:rsidR="0088680E" w:rsidRDefault="0088680E" w:rsidP="0088680E">
      <w:pPr>
        <w:pStyle w:val="CommentText"/>
      </w:pPr>
      <w:r>
        <w:rPr>
          <w:rStyle w:val="CommentReference"/>
        </w:rPr>
        <w:annotationRef/>
      </w:r>
      <w:r>
        <w:rPr>
          <w:lang w:val="en-CA"/>
        </w:rPr>
        <w:t xml:space="preserve">I understand where you are coming from so have addressed by providing one way to do it but really leaving the onus on the end users. Folks will probably use neural networks and which bucket they toss uncertain sounds into may or may not impact the ultimate performance of their algorithms.  </w:t>
      </w:r>
    </w:p>
  </w:comment>
  <w:comment w:id="8" w:author="Pilkington, James" w:date="2024-02-23T17:56:00Z" w:initials="PJ">
    <w:p w14:paraId="2B1E9933" w14:textId="184B1ABB" w:rsidR="003943D6" w:rsidRDefault="003943D6" w:rsidP="003943D6">
      <w:pPr>
        <w:pStyle w:val="CommentText"/>
      </w:pPr>
      <w:r>
        <w:rPr>
          <w:rStyle w:val="CommentReference"/>
        </w:rPr>
        <w:annotationRef/>
      </w:r>
      <w:r>
        <w:t>This small of a number would suggest that someone already tried merging detections overlapping in time...</w:t>
      </w:r>
    </w:p>
  </w:comment>
  <w:comment w:id="9" w:author="Kaitlin Palmer [2]" w:date="2024-06-24T10:14:00Z" w:initials="KP">
    <w:p w14:paraId="144D300F" w14:textId="77777777" w:rsidR="0088680E" w:rsidRDefault="0088680E" w:rsidP="0088680E">
      <w:pPr>
        <w:pStyle w:val="CommentText"/>
      </w:pPr>
      <w:r>
        <w:rPr>
          <w:rStyle w:val="CommentReference"/>
        </w:rPr>
        <w:annotationRef/>
      </w:r>
      <w:r>
        <w:rPr>
          <w:lang w:val="en-CA"/>
        </w:rPr>
        <w:t>Yes, we have sorted and addre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3736F0" w15:done="1"/>
  <w15:commentEx w15:paraId="0B437387" w15:done="0"/>
  <w15:commentEx w15:paraId="35B3A975" w15:paraIdParent="0B437387" w15:done="0"/>
  <w15:commentEx w15:paraId="67AF2A44" w15:paraIdParent="0B437387" w15:done="0"/>
  <w15:commentEx w15:paraId="4878B5CF" w15:done="0"/>
  <w15:commentEx w15:paraId="1CB7DBF3" w15:paraIdParent="4878B5CF" w15:done="0"/>
  <w15:commentEx w15:paraId="2B1E9933" w15:done="0"/>
  <w15:commentEx w15:paraId="144D300F" w15:paraIdParent="2B1E9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8327DB" w16cex:dateUtc="2024-02-23T22:19:00Z"/>
  <w16cex:commentExtensible w16cex:durableId="298327DE" w16cex:dateUtc="2024-02-23T22:19:00Z"/>
  <w16cex:commentExtensible w16cex:durableId="298327DF" w16cex:dateUtc="2024-02-23T22:19:00Z"/>
  <w16cex:commentExtensible w16cex:durableId="622540F7" w16cex:dateUtc="2024-06-24T17:12:00Z"/>
  <w16cex:commentExtensible w16cex:durableId="298327E0" w16cex:dateUtc="2024-02-23T22:19:00Z"/>
  <w16cex:commentExtensible w16cex:durableId="55F0DB0E" w16cex:dateUtc="2024-06-24T17:14:00Z"/>
  <w16cex:commentExtensible w16cex:durableId="298327E6" w16cex:dateUtc="2024-02-23T22:19:00Z"/>
  <w16cex:commentExtensible w16cex:durableId="35AF32B2" w16cex:dateUtc="2024-06-24T17: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3736F0" w16cid:durableId="298327DB"/>
  <w16cid:commentId w16cid:paraId="0B437387" w16cid:durableId="298327DE"/>
  <w16cid:commentId w16cid:paraId="35B3A975" w16cid:durableId="298327DF"/>
  <w16cid:commentId w16cid:paraId="67AF2A44" w16cid:durableId="622540F7"/>
  <w16cid:commentId w16cid:paraId="4878B5CF" w16cid:durableId="298327E0"/>
  <w16cid:commentId w16cid:paraId="1CB7DBF3" w16cid:durableId="55F0DB0E"/>
  <w16cid:commentId w16cid:paraId="2B1E9933" w16cid:durableId="298327E6"/>
  <w16cid:commentId w16cid:paraId="144D300F" w16cid:durableId="35AF32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537452" w14:textId="77777777" w:rsidR="005E04E9" w:rsidRDefault="005E04E9" w:rsidP="004E21D7">
      <w:pPr>
        <w:spacing w:after="0" w:line="240" w:lineRule="auto"/>
      </w:pPr>
      <w:r>
        <w:separator/>
      </w:r>
    </w:p>
  </w:endnote>
  <w:endnote w:type="continuationSeparator" w:id="0">
    <w:p w14:paraId="5923C052" w14:textId="77777777" w:rsidR="005E04E9" w:rsidRDefault="005E04E9" w:rsidP="004E2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692723" w14:textId="77777777" w:rsidR="005E04E9" w:rsidRDefault="005E04E9" w:rsidP="004E21D7">
      <w:pPr>
        <w:spacing w:after="0" w:line="240" w:lineRule="auto"/>
      </w:pPr>
      <w:r>
        <w:separator/>
      </w:r>
    </w:p>
  </w:footnote>
  <w:footnote w:type="continuationSeparator" w:id="0">
    <w:p w14:paraId="13EB5D78" w14:textId="77777777" w:rsidR="005E04E9" w:rsidRDefault="005E04E9" w:rsidP="004E21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3C0DE4"/>
    <w:multiLevelType w:val="multilevel"/>
    <w:tmpl w:val="430C9C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A15E3"/>
    <w:multiLevelType w:val="multilevel"/>
    <w:tmpl w:val="BA5A8E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31E7A9B"/>
    <w:multiLevelType w:val="multilevel"/>
    <w:tmpl w:val="C93A36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1507992"/>
    <w:multiLevelType w:val="hybridMultilevel"/>
    <w:tmpl w:val="6A1E8EA2"/>
    <w:lvl w:ilvl="0" w:tplc="10090001">
      <w:start w:val="1"/>
      <w:numFmt w:val="bullet"/>
      <w:lvlText w:val=""/>
      <w:lvlJc w:val="left"/>
      <w:pPr>
        <w:ind w:left="436" w:hanging="360"/>
      </w:pPr>
      <w:rPr>
        <w:rFonts w:ascii="Symbol" w:hAnsi="Symbol" w:hint="default"/>
      </w:rPr>
    </w:lvl>
    <w:lvl w:ilvl="1" w:tplc="10090003" w:tentative="1">
      <w:start w:val="1"/>
      <w:numFmt w:val="bullet"/>
      <w:lvlText w:val="o"/>
      <w:lvlJc w:val="left"/>
      <w:pPr>
        <w:ind w:left="1156" w:hanging="360"/>
      </w:pPr>
      <w:rPr>
        <w:rFonts w:ascii="Courier New" w:hAnsi="Courier New" w:cs="Courier New" w:hint="default"/>
      </w:rPr>
    </w:lvl>
    <w:lvl w:ilvl="2" w:tplc="10090005" w:tentative="1">
      <w:start w:val="1"/>
      <w:numFmt w:val="bullet"/>
      <w:lvlText w:val=""/>
      <w:lvlJc w:val="left"/>
      <w:pPr>
        <w:ind w:left="1876" w:hanging="360"/>
      </w:pPr>
      <w:rPr>
        <w:rFonts w:ascii="Wingdings" w:hAnsi="Wingdings" w:hint="default"/>
      </w:rPr>
    </w:lvl>
    <w:lvl w:ilvl="3" w:tplc="10090001" w:tentative="1">
      <w:start w:val="1"/>
      <w:numFmt w:val="bullet"/>
      <w:lvlText w:val=""/>
      <w:lvlJc w:val="left"/>
      <w:pPr>
        <w:ind w:left="2596" w:hanging="360"/>
      </w:pPr>
      <w:rPr>
        <w:rFonts w:ascii="Symbol" w:hAnsi="Symbol" w:hint="default"/>
      </w:rPr>
    </w:lvl>
    <w:lvl w:ilvl="4" w:tplc="10090003" w:tentative="1">
      <w:start w:val="1"/>
      <w:numFmt w:val="bullet"/>
      <w:lvlText w:val="o"/>
      <w:lvlJc w:val="left"/>
      <w:pPr>
        <w:ind w:left="3316" w:hanging="360"/>
      </w:pPr>
      <w:rPr>
        <w:rFonts w:ascii="Courier New" w:hAnsi="Courier New" w:cs="Courier New" w:hint="default"/>
      </w:rPr>
    </w:lvl>
    <w:lvl w:ilvl="5" w:tplc="10090005" w:tentative="1">
      <w:start w:val="1"/>
      <w:numFmt w:val="bullet"/>
      <w:lvlText w:val=""/>
      <w:lvlJc w:val="left"/>
      <w:pPr>
        <w:ind w:left="4036" w:hanging="360"/>
      </w:pPr>
      <w:rPr>
        <w:rFonts w:ascii="Wingdings" w:hAnsi="Wingdings" w:hint="default"/>
      </w:rPr>
    </w:lvl>
    <w:lvl w:ilvl="6" w:tplc="10090001" w:tentative="1">
      <w:start w:val="1"/>
      <w:numFmt w:val="bullet"/>
      <w:lvlText w:val=""/>
      <w:lvlJc w:val="left"/>
      <w:pPr>
        <w:ind w:left="4756" w:hanging="360"/>
      </w:pPr>
      <w:rPr>
        <w:rFonts w:ascii="Symbol" w:hAnsi="Symbol" w:hint="default"/>
      </w:rPr>
    </w:lvl>
    <w:lvl w:ilvl="7" w:tplc="10090003" w:tentative="1">
      <w:start w:val="1"/>
      <w:numFmt w:val="bullet"/>
      <w:lvlText w:val="o"/>
      <w:lvlJc w:val="left"/>
      <w:pPr>
        <w:ind w:left="5476" w:hanging="360"/>
      </w:pPr>
      <w:rPr>
        <w:rFonts w:ascii="Courier New" w:hAnsi="Courier New" w:cs="Courier New" w:hint="default"/>
      </w:rPr>
    </w:lvl>
    <w:lvl w:ilvl="8" w:tplc="10090005" w:tentative="1">
      <w:start w:val="1"/>
      <w:numFmt w:val="bullet"/>
      <w:lvlText w:val=""/>
      <w:lvlJc w:val="left"/>
      <w:pPr>
        <w:ind w:left="6196" w:hanging="360"/>
      </w:pPr>
      <w:rPr>
        <w:rFonts w:ascii="Wingdings" w:hAnsi="Wingdings" w:hint="default"/>
      </w:rPr>
    </w:lvl>
  </w:abstractNum>
  <w:num w:numId="1" w16cid:durableId="155920590">
    <w:abstractNumId w:val="0"/>
  </w:num>
  <w:num w:numId="2" w16cid:durableId="127012957">
    <w:abstractNumId w:val="2"/>
  </w:num>
  <w:num w:numId="3" w16cid:durableId="807750422">
    <w:abstractNumId w:val="1"/>
  </w:num>
  <w:num w:numId="4" w16cid:durableId="5340789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aitlin Palmer">
    <w15:presenceInfo w15:providerId="AD" w15:userId="S-1-5-21-1625102663-4013227018-1311561448-48985"/>
  </w15:person>
  <w15:person w15:author="Pilkington, James">
    <w15:presenceInfo w15:providerId="AD" w15:userId="S::James.Pilkington@dfo-mpo.gc.ca::e721d532-9c55-42c1-a8e9-04977154010e"/>
  </w15:person>
  <w15:person w15:author="Kaitlin Palmer [2]">
    <w15:presenceInfo w15:providerId="AD" w15:userId="S::kpa81@sfu.ca::02cbf73f-3042-4771-b5f6-7df510b806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204BD"/>
    <w:rsid w:val="000218CE"/>
    <w:rsid w:val="00023FBD"/>
    <w:rsid w:val="000308D8"/>
    <w:rsid w:val="00033D9F"/>
    <w:rsid w:val="00037F58"/>
    <w:rsid w:val="0004298E"/>
    <w:rsid w:val="00043C9C"/>
    <w:rsid w:val="000605D8"/>
    <w:rsid w:val="00063A42"/>
    <w:rsid w:val="00072F46"/>
    <w:rsid w:val="00087950"/>
    <w:rsid w:val="00096624"/>
    <w:rsid w:val="000B4D88"/>
    <w:rsid w:val="000B74F3"/>
    <w:rsid w:val="000E463B"/>
    <w:rsid w:val="000F6C21"/>
    <w:rsid w:val="001017A3"/>
    <w:rsid w:val="00107F3A"/>
    <w:rsid w:val="001117A4"/>
    <w:rsid w:val="001129BF"/>
    <w:rsid w:val="00136586"/>
    <w:rsid w:val="00142210"/>
    <w:rsid w:val="00153948"/>
    <w:rsid w:val="001D2641"/>
    <w:rsid w:val="001D2E15"/>
    <w:rsid w:val="001E1CBC"/>
    <w:rsid w:val="001E2044"/>
    <w:rsid w:val="001F48CE"/>
    <w:rsid w:val="002020F5"/>
    <w:rsid w:val="002037E4"/>
    <w:rsid w:val="00207F93"/>
    <w:rsid w:val="0021250F"/>
    <w:rsid w:val="002153FF"/>
    <w:rsid w:val="00216FED"/>
    <w:rsid w:val="00250EBC"/>
    <w:rsid w:val="00253C6B"/>
    <w:rsid w:val="002556A2"/>
    <w:rsid w:val="00262C51"/>
    <w:rsid w:val="0026530B"/>
    <w:rsid w:val="0026568A"/>
    <w:rsid w:val="00292CF0"/>
    <w:rsid w:val="002939C5"/>
    <w:rsid w:val="00297979"/>
    <w:rsid w:val="002D0523"/>
    <w:rsid w:val="002D3847"/>
    <w:rsid w:val="002D7169"/>
    <w:rsid w:val="002E6980"/>
    <w:rsid w:val="002E73F7"/>
    <w:rsid w:val="002F1522"/>
    <w:rsid w:val="00324695"/>
    <w:rsid w:val="00334EDA"/>
    <w:rsid w:val="003500AE"/>
    <w:rsid w:val="00354260"/>
    <w:rsid w:val="00354AED"/>
    <w:rsid w:val="00361A3F"/>
    <w:rsid w:val="0037116E"/>
    <w:rsid w:val="00380F9D"/>
    <w:rsid w:val="003943D6"/>
    <w:rsid w:val="003C518D"/>
    <w:rsid w:val="003C70D8"/>
    <w:rsid w:val="003D1FBB"/>
    <w:rsid w:val="003E6725"/>
    <w:rsid w:val="003F2F32"/>
    <w:rsid w:val="003F4D44"/>
    <w:rsid w:val="00401DDD"/>
    <w:rsid w:val="004077B5"/>
    <w:rsid w:val="00413CB3"/>
    <w:rsid w:val="00427D7A"/>
    <w:rsid w:val="0044735B"/>
    <w:rsid w:val="00454892"/>
    <w:rsid w:val="00470D7A"/>
    <w:rsid w:val="004831F0"/>
    <w:rsid w:val="004920D3"/>
    <w:rsid w:val="004A068C"/>
    <w:rsid w:val="004B7905"/>
    <w:rsid w:val="004D5CF7"/>
    <w:rsid w:val="004E21D7"/>
    <w:rsid w:val="004F6E1E"/>
    <w:rsid w:val="005023F1"/>
    <w:rsid w:val="00522D41"/>
    <w:rsid w:val="005257AF"/>
    <w:rsid w:val="0052591A"/>
    <w:rsid w:val="00527548"/>
    <w:rsid w:val="00537042"/>
    <w:rsid w:val="005649D3"/>
    <w:rsid w:val="005653B8"/>
    <w:rsid w:val="00577EF1"/>
    <w:rsid w:val="00581485"/>
    <w:rsid w:val="00582512"/>
    <w:rsid w:val="00585423"/>
    <w:rsid w:val="00590E54"/>
    <w:rsid w:val="00592003"/>
    <w:rsid w:val="00597C36"/>
    <w:rsid w:val="005A146C"/>
    <w:rsid w:val="005A20E8"/>
    <w:rsid w:val="005A7338"/>
    <w:rsid w:val="005C02A9"/>
    <w:rsid w:val="005C68A6"/>
    <w:rsid w:val="005C7B30"/>
    <w:rsid w:val="005E04E9"/>
    <w:rsid w:val="005E520A"/>
    <w:rsid w:val="0060100C"/>
    <w:rsid w:val="00607534"/>
    <w:rsid w:val="0061294A"/>
    <w:rsid w:val="0061348D"/>
    <w:rsid w:val="00616812"/>
    <w:rsid w:val="00631AF0"/>
    <w:rsid w:val="00666A1C"/>
    <w:rsid w:val="00672334"/>
    <w:rsid w:val="00681A55"/>
    <w:rsid w:val="006854AD"/>
    <w:rsid w:val="00685778"/>
    <w:rsid w:val="00692044"/>
    <w:rsid w:val="00693F59"/>
    <w:rsid w:val="006A063C"/>
    <w:rsid w:val="006A168B"/>
    <w:rsid w:val="006A1A86"/>
    <w:rsid w:val="006A60BF"/>
    <w:rsid w:val="006B086E"/>
    <w:rsid w:val="006D31B0"/>
    <w:rsid w:val="006D74B9"/>
    <w:rsid w:val="006E08B0"/>
    <w:rsid w:val="006E0F3F"/>
    <w:rsid w:val="006E66E8"/>
    <w:rsid w:val="0072202B"/>
    <w:rsid w:val="00747860"/>
    <w:rsid w:val="00747DFC"/>
    <w:rsid w:val="00753377"/>
    <w:rsid w:val="007565DB"/>
    <w:rsid w:val="007726C9"/>
    <w:rsid w:val="00785A22"/>
    <w:rsid w:val="007A3913"/>
    <w:rsid w:val="007A68EB"/>
    <w:rsid w:val="007C2542"/>
    <w:rsid w:val="007C622B"/>
    <w:rsid w:val="007D1BF6"/>
    <w:rsid w:val="007F5D00"/>
    <w:rsid w:val="007F65A0"/>
    <w:rsid w:val="008154A2"/>
    <w:rsid w:val="008406B2"/>
    <w:rsid w:val="00850CB1"/>
    <w:rsid w:val="008576B5"/>
    <w:rsid w:val="008671E3"/>
    <w:rsid w:val="0087540A"/>
    <w:rsid w:val="00882451"/>
    <w:rsid w:val="0088680E"/>
    <w:rsid w:val="00893F1D"/>
    <w:rsid w:val="008A501E"/>
    <w:rsid w:val="008A7A81"/>
    <w:rsid w:val="008B56AE"/>
    <w:rsid w:val="008C1522"/>
    <w:rsid w:val="008C22A6"/>
    <w:rsid w:val="008C2AFC"/>
    <w:rsid w:val="008D52DD"/>
    <w:rsid w:val="008D65F3"/>
    <w:rsid w:val="008F25BD"/>
    <w:rsid w:val="0090185D"/>
    <w:rsid w:val="0091471D"/>
    <w:rsid w:val="0091546C"/>
    <w:rsid w:val="00916513"/>
    <w:rsid w:val="0092519F"/>
    <w:rsid w:val="0094305F"/>
    <w:rsid w:val="00943B8B"/>
    <w:rsid w:val="00945BA6"/>
    <w:rsid w:val="009647C9"/>
    <w:rsid w:val="009726C8"/>
    <w:rsid w:val="00977016"/>
    <w:rsid w:val="00991810"/>
    <w:rsid w:val="00991E72"/>
    <w:rsid w:val="00997C5E"/>
    <w:rsid w:val="009A5C00"/>
    <w:rsid w:val="009C1135"/>
    <w:rsid w:val="009E0563"/>
    <w:rsid w:val="009F0B1A"/>
    <w:rsid w:val="009F45DD"/>
    <w:rsid w:val="00A01A52"/>
    <w:rsid w:val="00A16315"/>
    <w:rsid w:val="00A318A1"/>
    <w:rsid w:val="00A32175"/>
    <w:rsid w:val="00A42E4C"/>
    <w:rsid w:val="00A46C64"/>
    <w:rsid w:val="00A650E0"/>
    <w:rsid w:val="00A71974"/>
    <w:rsid w:val="00A75C23"/>
    <w:rsid w:val="00A86E0C"/>
    <w:rsid w:val="00A93FC2"/>
    <w:rsid w:val="00A966D6"/>
    <w:rsid w:val="00AB10B0"/>
    <w:rsid w:val="00AB26C7"/>
    <w:rsid w:val="00AC3D35"/>
    <w:rsid w:val="00AD2B47"/>
    <w:rsid w:val="00AD2FAB"/>
    <w:rsid w:val="00AE788D"/>
    <w:rsid w:val="00AF30C5"/>
    <w:rsid w:val="00B07519"/>
    <w:rsid w:val="00B21182"/>
    <w:rsid w:val="00B227C9"/>
    <w:rsid w:val="00B23856"/>
    <w:rsid w:val="00B31247"/>
    <w:rsid w:val="00B31365"/>
    <w:rsid w:val="00B47EBA"/>
    <w:rsid w:val="00B713C1"/>
    <w:rsid w:val="00B72365"/>
    <w:rsid w:val="00B811B6"/>
    <w:rsid w:val="00B83530"/>
    <w:rsid w:val="00B8585F"/>
    <w:rsid w:val="00B86AC3"/>
    <w:rsid w:val="00B937FD"/>
    <w:rsid w:val="00B952BD"/>
    <w:rsid w:val="00BA2B9F"/>
    <w:rsid w:val="00BD545D"/>
    <w:rsid w:val="00BD7A10"/>
    <w:rsid w:val="00BF6EAC"/>
    <w:rsid w:val="00BF7B85"/>
    <w:rsid w:val="00C02156"/>
    <w:rsid w:val="00C02C15"/>
    <w:rsid w:val="00C06113"/>
    <w:rsid w:val="00C12469"/>
    <w:rsid w:val="00C1671B"/>
    <w:rsid w:val="00C16BCC"/>
    <w:rsid w:val="00C17165"/>
    <w:rsid w:val="00C27E03"/>
    <w:rsid w:val="00C32EDE"/>
    <w:rsid w:val="00C3328E"/>
    <w:rsid w:val="00C33C76"/>
    <w:rsid w:val="00C4761B"/>
    <w:rsid w:val="00C50A84"/>
    <w:rsid w:val="00C76441"/>
    <w:rsid w:val="00C766AA"/>
    <w:rsid w:val="00C96E6C"/>
    <w:rsid w:val="00CA0CEE"/>
    <w:rsid w:val="00CC3506"/>
    <w:rsid w:val="00CC57DD"/>
    <w:rsid w:val="00CD47EE"/>
    <w:rsid w:val="00D019A3"/>
    <w:rsid w:val="00D078EC"/>
    <w:rsid w:val="00D17D1C"/>
    <w:rsid w:val="00D20145"/>
    <w:rsid w:val="00D2087C"/>
    <w:rsid w:val="00D321AB"/>
    <w:rsid w:val="00D33328"/>
    <w:rsid w:val="00D33996"/>
    <w:rsid w:val="00D33CE4"/>
    <w:rsid w:val="00D57539"/>
    <w:rsid w:val="00D72DE3"/>
    <w:rsid w:val="00D8081B"/>
    <w:rsid w:val="00D85BFE"/>
    <w:rsid w:val="00D91320"/>
    <w:rsid w:val="00DA7EED"/>
    <w:rsid w:val="00DB6F6D"/>
    <w:rsid w:val="00DF38B9"/>
    <w:rsid w:val="00E03AEF"/>
    <w:rsid w:val="00E17060"/>
    <w:rsid w:val="00E2577B"/>
    <w:rsid w:val="00E301F8"/>
    <w:rsid w:val="00E3379A"/>
    <w:rsid w:val="00E405C9"/>
    <w:rsid w:val="00E54A97"/>
    <w:rsid w:val="00E57C88"/>
    <w:rsid w:val="00E62AFA"/>
    <w:rsid w:val="00E636C8"/>
    <w:rsid w:val="00EC15A0"/>
    <w:rsid w:val="00EC57B9"/>
    <w:rsid w:val="00ED4A38"/>
    <w:rsid w:val="00ED5A28"/>
    <w:rsid w:val="00EE03EF"/>
    <w:rsid w:val="00EE183D"/>
    <w:rsid w:val="00EF6161"/>
    <w:rsid w:val="00F13196"/>
    <w:rsid w:val="00F56B6C"/>
    <w:rsid w:val="00F8050F"/>
    <w:rsid w:val="00F865D4"/>
    <w:rsid w:val="00F90F3A"/>
    <w:rsid w:val="00F962CD"/>
    <w:rsid w:val="00FA0AE7"/>
    <w:rsid w:val="00FA314A"/>
    <w:rsid w:val="00FD162A"/>
    <w:rsid w:val="00FE77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C1B9179A-3732-4E41-8BB3-ABE356323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 w:type="character" w:styleId="FollowedHyperlink">
    <w:name w:val="FollowedHyperlink"/>
    <w:basedOn w:val="DefaultParagraphFont"/>
    <w:uiPriority w:val="99"/>
    <w:semiHidden/>
    <w:unhideWhenUsed/>
    <w:rsid w:val="00413CB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sco.com/amar-g4" TargetMode="External"/><Relationship Id="rId13" Type="http://schemas.microsoft.com/office/2016/09/relationships/commentsIds" Target="commentsIds.xml"/><Relationship Id="rId18" Type="http://schemas.openxmlformats.org/officeDocument/2006/relationships/hyperlink" Target="https://publications.gc.ca/collections/collection_2007/dfo-mpo/Fs97-13-633E.pdf" TargetMode="External"/><Relationship Id="rId3" Type="http://schemas.openxmlformats.org/officeDocument/2006/relationships/styles" Target="styles.xml"/><Relationship Id="rId21" Type="http://schemas.openxmlformats.org/officeDocument/2006/relationships/hyperlink" Target="https://www.sfu.ca/~rjoy/OMurphy_ARP.pdf"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doi.org/10.1111/j.1469-185X.2012.00239.x"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hyperlink" Target="https://doi.org/10.1121/10.00105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oceansonics.com/products/iclisten-sj9/" TargetMode="External"/><Relationship Id="rId23" Type="http://schemas.openxmlformats.org/officeDocument/2006/relationships/fontTable" Target="fontTable.xml"/><Relationship Id="rId10" Type="http://schemas.openxmlformats.org/officeDocument/2006/relationships/hyperlink" Target="https://oceansonics.com/" TargetMode="External"/><Relationship Id="rId19" Type="http://schemas.openxmlformats.org/officeDocument/2006/relationships/hyperlink" Target="https://doi.org/10.1139/z98-089" TargetMode="External"/><Relationship Id="rId4" Type="http://schemas.openxmlformats.org/officeDocument/2006/relationships/settings" Target="settings.xml"/><Relationship Id="rId9" Type="http://schemas.openxmlformats.org/officeDocument/2006/relationships/hyperlink" Target="https://www.oceaninstruments.co.nz/" TargetMode="External"/><Relationship Id="rId14" Type="http://schemas.microsoft.com/office/2018/08/relationships/commentsExtensible" Target="commentsExtensible.xml"/><Relationship Id="rId22" Type="http://schemas.openxmlformats.org/officeDocument/2006/relationships/hyperlink" Target="https://simres.ca/projects/hydrophon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59</TotalTime>
  <Pages>26</Pages>
  <Words>15442</Words>
  <Characters>88022</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59</cp:revision>
  <dcterms:created xsi:type="dcterms:W3CDTF">2024-02-09T08:12:00Z</dcterms:created>
  <dcterms:modified xsi:type="dcterms:W3CDTF">2024-06-24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Chf2So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